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PD Dr. rer. medic.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Pr="0070602F" w:rsidRDefault="009B778F" w:rsidP="009B778F">
      <w:pPr>
        <w:spacing w:line="240" w:lineRule="auto"/>
        <w:rPr>
          <w:rFonts w:ascii="Times New Roman" w:hAnsi="Times New Roman"/>
          <w:b w:val="0"/>
          <w:color w:val="000000" w:themeColor="text1"/>
          <w:szCs w:val="22"/>
          <w:lang w:val="en-GB"/>
        </w:rPr>
      </w:pPr>
      <w:r w:rsidRPr="0070602F">
        <w:rPr>
          <w:rFonts w:ascii="Times New Roman" w:hAnsi="Times New Roman"/>
          <w:b w:val="0"/>
          <w:color w:val="000000" w:themeColor="text1"/>
          <w:szCs w:val="22"/>
          <w:lang w:val="en-GB"/>
        </w:rPr>
        <w:t>Simon</w:t>
      </w:r>
    </w:p>
    <w:p w14:paraId="73E9F5C3" w14:textId="77777777" w:rsidR="00701669" w:rsidRPr="0070602F" w:rsidRDefault="00701669" w:rsidP="009B778F">
      <w:pPr>
        <w:spacing w:line="240" w:lineRule="auto"/>
        <w:rPr>
          <w:rFonts w:ascii="Times New Roman" w:hAnsi="Times New Roman"/>
          <w:b w:val="0"/>
          <w:color w:val="000000" w:themeColor="text1"/>
          <w:szCs w:val="22"/>
          <w:lang w:val="en-GB"/>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4081018F" w14:textId="2FE80AEA" w:rsidR="001520A5" w:rsidRDefault="00AD4AD1" w:rsidP="009B778F">
      <w:pPr>
        <w:spacing w:line="240" w:lineRule="auto"/>
        <w:rPr>
          <w:rFonts w:ascii="Times New Roman" w:hAnsi="Times New Roman"/>
          <w:color w:val="343435"/>
          <w:spacing w:val="-1"/>
          <w:szCs w:val="22"/>
        </w:rPr>
      </w:pPr>
      <w:r w:rsidRPr="009B778F">
        <w:rPr>
          <w:rFonts w:ascii="Times New Roman" w:hAnsi="Times New Roman"/>
          <w:szCs w:val="22"/>
          <w:lang w:val="en-GB"/>
        </w:rPr>
        <w:t xml:space="preserve">Dynamic Cognition: </w:t>
      </w:r>
      <w:r w:rsidR="001520A5" w:rsidRPr="009B778F">
        <w:rPr>
          <w:rFonts w:ascii="Times New Roman" w:hAnsi="Times New Roman"/>
          <w:szCs w:val="22"/>
        </w:rPr>
        <w:t xml:space="preserve">Using movies </w:t>
      </w:r>
      <w:r w:rsidR="00CE3FAF" w:rsidRPr="009B778F">
        <w:rPr>
          <w:rFonts w:ascii="Times New Roman" w:hAnsi="Times New Roman"/>
          <w:szCs w:val="22"/>
        </w:rPr>
        <w:t xml:space="preserve">to </w:t>
      </w:r>
      <w:r w:rsidR="001520A5" w:rsidRPr="009B778F">
        <w:rPr>
          <w:rFonts w:ascii="Times New Roman" w:hAnsi="Times New Roman"/>
          <w:color w:val="343435"/>
          <w:spacing w:val="-1"/>
          <w:szCs w:val="22"/>
        </w:rPr>
        <w:t>disentang</w:t>
      </w:r>
      <w:r w:rsidR="00CE3FAF" w:rsidRPr="009B778F">
        <w:rPr>
          <w:rFonts w:ascii="Times New Roman" w:hAnsi="Times New Roman"/>
          <w:color w:val="343435"/>
          <w:spacing w:val="-1"/>
          <w:szCs w:val="22"/>
        </w:rPr>
        <w:t>le</w:t>
      </w:r>
      <w:r w:rsidR="001520A5" w:rsidRPr="009B778F">
        <w:rPr>
          <w:rFonts w:ascii="Times New Roman" w:hAnsi="Times New Roman"/>
          <w:color w:val="343435"/>
          <w:spacing w:val="-1"/>
          <w:szCs w:val="22"/>
        </w:rPr>
        <w:t xml:space="preserve"> Sex Differences and Hormonal</w:t>
      </w:r>
      <w:r w:rsidR="00FB0776" w:rsidRPr="009B778F">
        <w:rPr>
          <w:rFonts w:ascii="Times New Roman" w:hAnsi="Times New Roman"/>
          <w:color w:val="343435"/>
          <w:spacing w:val="-1"/>
          <w:szCs w:val="22"/>
        </w:rPr>
        <w:t xml:space="preserve"> </w:t>
      </w:r>
      <w:r w:rsidR="001520A5" w:rsidRPr="009B778F">
        <w:rPr>
          <w:rFonts w:ascii="Times New Roman" w:hAnsi="Times New Roman"/>
          <w:color w:val="343435"/>
          <w:spacing w:val="-1"/>
          <w:szCs w:val="22"/>
        </w:rPr>
        <w:t>Modulation of Functional Brain Organizatio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67220A0" w14:textId="1A25DD2F" w:rsidR="00D74260" w:rsidRPr="009B778F" w:rsidRDefault="00D74260" w:rsidP="009B778F">
      <w:pPr>
        <w:spacing w:line="240" w:lineRule="auto"/>
        <w:rPr>
          <w:rFonts w:ascii="Times New Roman" w:hAnsi="Times New Roman"/>
          <w:szCs w:val="22"/>
          <w:lang w:val="en-GB"/>
        </w:rPr>
      </w:pPr>
      <w:r>
        <w:rPr>
          <w:rFonts w:ascii="Times New Roman" w:hAnsi="Times New Roman"/>
          <w:szCs w:val="22"/>
          <w:lang w:val="en-GB"/>
        </w:rPr>
        <w:t>Background and Research Question</w:t>
      </w:r>
    </w:p>
    <w:p w14:paraId="6A214237" w14:textId="195C0866"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ihDYWhpbGwgMjAwNjsgR29iaW5hdGgsIGV0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ihDYWhpbGwgMjAwNjsgR29iaW5hdGgsIGV0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Cahill 2006; Gobinath, et al. 2017)</w:t>
      </w:r>
      <w:r w:rsidR="00573EF5">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w:t>
      </w:r>
      <w:r w:rsidR="00B4488E">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is critical for understanding both normative behaviour and psychopathology. </w:t>
      </w:r>
    </w:p>
    <w:p w14:paraId="2B4574BA" w14:textId="19FF8882"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the present proposal, we </w:t>
      </w:r>
      <w:r w:rsidR="00F1528A">
        <w:rPr>
          <w:rFonts w:ascii="Times New Roman" w:hAnsi="Times New Roman"/>
          <w:b w:val="0"/>
          <w:color w:val="000000" w:themeColor="text1"/>
          <w:szCs w:val="22"/>
          <w:lang w:val="en-GB"/>
        </w:rPr>
        <w:t xml:space="preserve">aim to </w:t>
      </w:r>
      <w:r w:rsidRPr="009B778F">
        <w:rPr>
          <w:rFonts w:ascii="Times New Roman" w:hAnsi="Times New Roman"/>
          <w:b w:val="0"/>
          <w:color w:val="000000" w:themeColor="text1"/>
          <w:szCs w:val="22"/>
          <w:lang w:val="en-GB"/>
        </w:rPr>
        <w:t xml:space="preserve">employ novel </w:t>
      </w:r>
      <w:r w:rsidR="00F1528A">
        <w:rPr>
          <w:rFonts w:ascii="Times New Roman" w:hAnsi="Times New Roman"/>
          <w:b w:val="0"/>
          <w:color w:val="000000" w:themeColor="text1"/>
          <w:szCs w:val="22"/>
          <w:lang w:val="en-GB"/>
        </w:rPr>
        <w:t xml:space="preserve">brain imaging </w:t>
      </w:r>
      <w:r w:rsidRPr="009B778F">
        <w:rPr>
          <w:rFonts w:ascii="Times New Roman" w:hAnsi="Times New Roman"/>
          <w:b w:val="0"/>
          <w:color w:val="000000" w:themeColor="text1"/>
          <w:szCs w:val="22"/>
          <w:lang w:val="en-GB"/>
        </w:rPr>
        <w:t xml:space="preserve">methodology utilizing naturalistic viewing (NV), i.e. watching of </w:t>
      </w:r>
      <w:r w:rsidR="00B4488E">
        <w:rPr>
          <w:rFonts w:ascii="Times New Roman" w:hAnsi="Times New Roman"/>
          <w:b w:val="0"/>
          <w:color w:val="000000" w:themeColor="text1"/>
          <w:szCs w:val="22"/>
          <w:lang w:val="en-GB"/>
        </w:rPr>
        <w:t xml:space="preserve">Hollywood </w:t>
      </w:r>
      <w:r w:rsidRPr="009B778F">
        <w:rPr>
          <w:rFonts w:ascii="Times New Roman" w:hAnsi="Times New Roman"/>
          <w:b w:val="0"/>
          <w:color w:val="000000" w:themeColor="text1"/>
          <w:szCs w:val="22"/>
          <w:lang w:val="en-GB"/>
        </w:rPr>
        <w:t>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7EC4C42C"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Joel&lt;/Author&gt;&lt;Year&gt;2015&lt;/Year&gt;&lt;RecNum&gt;86&lt;/RecNum&gt;&lt;DisplayText&gt;(Joel, et al. 2015)&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Joel, et al. 201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5765851F" w14:textId="78BF1C16" w:rsidR="000F6B9D" w:rsidRDefault="000F6B9D" w:rsidP="00733291">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54D957DD">
            <wp:simplePos x="0" y="0"/>
            <wp:positionH relativeFrom="column">
              <wp:posOffset>4167505</wp:posOffset>
            </wp:positionH>
            <wp:positionV relativeFrom="paragraph">
              <wp:posOffset>350859</wp:posOffset>
            </wp:positionV>
            <wp:extent cx="1551305" cy="1134110"/>
            <wp:effectExtent l="0" t="0" r="0" b="0"/>
            <wp:wrapTight wrapText="bothSides">
              <wp:wrapPolygon edited="0">
                <wp:start x="0" y="0"/>
                <wp:lineTo x="0" y="21286"/>
                <wp:lineTo x="21397" y="21286"/>
                <wp:lineTo x="21397"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8"/>
                    <a:stretch>
                      <a:fillRect/>
                    </a:stretch>
                  </pic:blipFill>
                  <pic:spPr>
                    <a:xfrm>
                      <a:off x="0" y="0"/>
                      <a:ext cx="1551305" cy="1134110"/>
                    </a:xfrm>
                    <a:prstGeom prst="rect">
                      <a:avLst/>
                    </a:prstGeom>
                  </pic:spPr>
                </pic:pic>
              </a:graphicData>
            </a:graphic>
            <wp14:sizeRelH relativeFrom="page">
              <wp14:pctWidth>0</wp14:pctWidth>
            </wp14:sizeRelH>
            <wp14:sizeRelV relativeFrom="page">
              <wp14:pctHeight>0</wp14:pctHeight>
            </wp14:sizeRelV>
          </wp:anchor>
        </w:drawing>
      </w:r>
      <w:r w:rsidR="00F1528A"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237E889E">
                <wp:simplePos x="0" y="0"/>
                <wp:positionH relativeFrom="column">
                  <wp:posOffset>4052570</wp:posOffset>
                </wp:positionH>
                <wp:positionV relativeFrom="paragraph">
                  <wp:posOffset>1481527</wp:posOffset>
                </wp:positionV>
                <wp:extent cx="1790065" cy="635"/>
                <wp:effectExtent l="0" t="0" r="635" b="0"/>
                <wp:wrapTight wrapText="bothSides">
                  <wp:wrapPolygon edited="0">
                    <wp:start x="0" y="0"/>
                    <wp:lineTo x="0" y="20250"/>
                    <wp:lineTo x="21454" y="202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6DB71429" w:rsidR="001528A9" w:rsidRPr="001C7A89" w:rsidRDefault="00E92487" w:rsidP="00C10D86">
                            <w:pPr>
                              <w:pStyle w:val="Caption"/>
                              <w:spacing w:before="0" w:after="0" w:line="240" w:lineRule="auto"/>
                              <w:jc w:val="both"/>
                              <w:rPr>
                                <w:sz w:val="13"/>
                                <w:szCs w:val="13"/>
                              </w:rPr>
                            </w:pPr>
                            <w:r>
                              <w:rPr>
                                <w:sz w:val="13"/>
                                <w:szCs w:val="13"/>
                              </w:rPr>
                              <w:t xml:space="preserve">Fig 1: </w:t>
                            </w:r>
                            <w:r w:rsidR="001528A9" w:rsidRPr="001C7A89">
                              <w:rPr>
                                <w:sz w:val="13"/>
                                <w:szCs w:val="13"/>
                              </w:rPr>
                              <w:t xml:space="preserve">ROI-based sex classification </w:t>
                            </w:r>
                            <w:r w:rsidR="00651E93" w:rsidRPr="001C7A89">
                              <w:rPr>
                                <w:sz w:val="13"/>
                                <w:szCs w:val="13"/>
                              </w:rPr>
                              <w:t>shows</w:t>
                            </w:r>
                            <w:r w:rsidR="001528A9" w:rsidRPr="001C7A89">
                              <w:rPr>
                                <w:sz w:val="13"/>
                                <w:szCs w:val="13"/>
                              </w:rPr>
                              <w:t xml:space="preserve"> high accuracies for (a) within sample CV and (b) across sample classification</w:t>
                            </w:r>
                            <w:r w:rsidR="001C7A89" w:rsidRPr="001C7A89">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82CEBE8" id="_x0000_t202" coordsize="21600,21600" o:spt="202" path="m,l,21600r21600,l21600,xe">
                <v:stroke joinstyle="miter"/>
                <v:path gradientshapeok="t" o:connecttype="rect"/>
              </v:shapetype>
              <v:shape id="Text Box 1" o:spid="_x0000_s1026" type="#_x0000_t202" style="position:absolute;left:0;text-align:left;margin-left:319.1pt;margin-top:116.6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Uh4FAIAADgEAAAOAAAAZHJzL2Uyb0RvYy54bWysU8Fu2zAMvQ/YPwi6L046tNu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" stroked="f">
                <v:textbox style="mso-fit-shape-to-text:t" inset="0,0,0,0">
                  <w:txbxContent>
                    <w:p w14:paraId="6BD16FE5" w14:textId="6DB71429" w:rsidR="001528A9" w:rsidRPr="001C7A89" w:rsidRDefault="00E92487" w:rsidP="00C10D86">
                      <w:pPr>
                        <w:pStyle w:val="Caption"/>
                        <w:spacing w:before="0" w:after="0" w:line="240" w:lineRule="auto"/>
                        <w:jc w:val="both"/>
                        <w:rPr>
                          <w:sz w:val="13"/>
                          <w:szCs w:val="13"/>
                        </w:rPr>
                      </w:pPr>
                      <w:r>
                        <w:rPr>
                          <w:sz w:val="13"/>
                          <w:szCs w:val="13"/>
                        </w:rPr>
                        <w:t xml:space="preserve">Fig 1: </w:t>
                      </w:r>
                      <w:r w:rsidR="001528A9" w:rsidRPr="001C7A89">
                        <w:rPr>
                          <w:sz w:val="13"/>
                          <w:szCs w:val="13"/>
                        </w:rPr>
                        <w:t xml:space="preserve">ROI-based sex classification </w:t>
                      </w:r>
                      <w:r w:rsidR="00651E93" w:rsidRPr="001C7A89">
                        <w:rPr>
                          <w:sz w:val="13"/>
                          <w:szCs w:val="13"/>
                        </w:rPr>
                        <w:t>shows</w:t>
                      </w:r>
                      <w:r w:rsidR="001528A9" w:rsidRPr="001C7A89">
                        <w:rPr>
                          <w:sz w:val="13"/>
                          <w:szCs w:val="13"/>
                        </w:rPr>
                        <w:t xml:space="preserve"> high accuracies for (a) within sample CV and (b) across sample classification</w:t>
                      </w:r>
                      <w:r w:rsidR="001C7A89" w:rsidRPr="001C7A89">
                        <w:rPr>
                          <w:sz w:val="13"/>
                          <w:szCs w:val="13"/>
                        </w:rPr>
                        <w:t>.</w:t>
                      </w:r>
                    </w:p>
                  </w:txbxContent>
                </v:textbox>
                <w10:wrap type="tight"/>
              </v:shape>
            </w:pict>
          </mc:Fallback>
        </mc:AlternateContent>
      </w:r>
      <w:r w:rsidR="00684BEB" w:rsidRPr="009B778F">
        <w:rPr>
          <w:rFonts w:ascii="Times New Roman" w:hAnsi="Times New Roman"/>
          <w:b w:val="0"/>
          <w:color w:val="000000" w:themeColor="text1"/>
          <w:szCs w:val="22"/>
          <w:lang w:val="en-GB"/>
        </w:rPr>
        <w:t>Classically, sex differences in the brain have been studied using task-based (TB) fMRI with tightly controlled tasks, offering insights limited to specific cognitive domains</w:t>
      </w:r>
      <w:r w:rsidR="00F1528A">
        <w:rPr>
          <w:rFonts w:ascii="Times New Roman" w:hAnsi="Times New Roman"/>
          <w:b w:val="0"/>
          <w:color w:val="000000" w:themeColor="text1"/>
          <w:szCs w:val="22"/>
          <w:lang w:val="en-GB"/>
        </w:rPr>
        <w:t xml:space="preserve"> (e.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4oVGhpbW0sIGV0IGFsLiAyMDE0OyBXZWlzLCBl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=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4oVGhpbW0sIGV0IGFsLiAyMDE0OyBXZWlzLCBl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=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Thimm, et al. 2014; Weis, et al. 2011; Weis, et al. 2008)</w:t>
      </w:r>
      <w:r w:rsidR="00733291">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w:t>
      </w:r>
      <w:r w:rsidR="00684BEB" w:rsidRPr="009B778F">
        <w:rPr>
          <w:rFonts w:ascii="Times New Roman" w:hAnsi="Times New Roman"/>
          <w:b w:val="0"/>
          <w:color w:val="000000" w:themeColor="text1"/>
          <w:szCs w:val="22"/>
          <w:lang w:val="en-GB"/>
        </w:rPr>
        <w:t>.</w:t>
      </w:r>
      <w:r w:rsidR="00E801EF">
        <w:rPr>
          <w:rFonts w:ascii="Times New Roman" w:hAnsi="Times New Roman"/>
          <w:b w:val="0"/>
          <w:color w:val="000000" w:themeColor="text1"/>
          <w:szCs w:val="22"/>
          <w:lang w:val="en-GB"/>
        </w:rPr>
        <w:t xml:space="preserve"> However, d</w:t>
      </w:r>
      <w:r w:rsidR="00E801EF" w:rsidRPr="009B778F">
        <w:rPr>
          <w:rFonts w:ascii="Times New Roman" w:hAnsi="Times New Roman"/>
          <w:b w:val="0"/>
          <w:color w:val="000000" w:themeColor="text1"/>
          <w:szCs w:val="22"/>
          <w:lang w:val="en-GB"/>
        </w:rPr>
        <w:t>ue to the highly controlled and artificial nature of the tasks, ecological validity of task-related fMRI is usually very low</w:t>
      </w:r>
      <w:r w:rsidR="00E801EF">
        <w:rPr>
          <w:rFonts w:ascii="Times New Roman" w:hAnsi="Times New Roman"/>
          <w:b w:val="0"/>
          <w:color w:val="000000" w:themeColor="text1"/>
          <w:szCs w:val="22"/>
          <w:lang w:val="en-GB"/>
        </w:rPr>
        <w:t xml:space="preserve"> and does not reflect cognitive sex differences as observed in daily life. </w:t>
      </w:r>
      <w:r w:rsidR="00684BEB" w:rsidRPr="009B778F">
        <w:rPr>
          <w:rFonts w:ascii="Times New Roman" w:hAnsi="Times New Roman"/>
          <w:b w:val="0"/>
          <w:color w:val="000000" w:themeColor="text1"/>
          <w:szCs w:val="22"/>
          <w:lang w:val="en-GB"/>
        </w:rPr>
        <w:t>More recently, resting state (RS)</w:t>
      </w:r>
      <w:r w:rsidR="00E32488">
        <w:rPr>
          <w:rFonts w:ascii="Times New Roman" w:hAnsi="Times New Roman"/>
          <w:b w:val="0"/>
          <w:color w:val="000000" w:themeColor="text1"/>
          <w:szCs w:val="22"/>
          <w:lang w:val="en-GB"/>
        </w:rPr>
        <w:t xml:space="preserve"> approaches</w:t>
      </w:r>
      <w:r>
        <w:rPr>
          <w:rFonts w:ascii="Times New Roman" w:hAnsi="Times New Roman"/>
          <w:b w:val="0"/>
          <w:color w:val="000000" w:themeColor="text1"/>
          <w:szCs w:val="22"/>
          <w:lang w:val="en-GB"/>
        </w:rPr>
        <w:t xml:space="preserve"> have been employed</w:t>
      </w:r>
      <w:r w:rsidR="00E32488">
        <w:rPr>
          <w:rFonts w:ascii="Times New Roman" w:hAnsi="Times New Roman"/>
          <w:b w:val="0"/>
          <w:color w:val="000000" w:themeColor="text1"/>
          <w:szCs w:val="22"/>
          <w:lang w:val="en-GB"/>
        </w:rPr>
        <w:t xml:space="preserve">, </w:t>
      </w:r>
      <w:r>
        <w:rPr>
          <w:rFonts w:ascii="Times New Roman" w:hAnsi="Times New Roman"/>
          <w:b w:val="0"/>
          <w:color w:val="000000" w:themeColor="text1"/>
          <w:szCs w:val="22"/>
          <w:lang w:val="en-GB"/>
        </w:rPr>
        <w:t>in which</w:t>
      </w:r>
      <w:r w:rsidR="00E32488">
        <w:rPr>
          <w:rFonts w:ascii="Times New Roman" w:hAnsi="Times New Roman"/>
          <w:b w:val="0"/>
          <w:color w:val="000000" w:themeColor="text1"/>
          <w:szCs w:val="22"/>
          <w:lang w:val="en-GB"/>
        </w:rPr>
        <w:t xml:space="preserve"> </w:t>
      </w:r>
      <w:r w:rsidR="00E32488" w:rsidRPr="009B778F">
        <w:rPr>
          <w:rFonts w:ascii="Times New Roman" w:hAnsi="Times New Roman"/>
          <w:b w:val="0"/>
          <w:color w:val="000000" w:themeColor="text1"/>
          <w:szCs w:val="22"/>
          <w:lang w:val="en-GB"/>
        </w:rPr>
        <w:t xml:space="preserve">fMRI data is acquired while subjects relax in the scanner </w:t>
      </w:r>
      <w:r>
        <w:rPr>
          <w:rFonts w:ascii="Times New Roman" w:hAnsi="Times New Roman"/>
          <w:b w:val="0"/>
          <w:color w:val="000000" w:themeColor="text1"/>
          <w:szCs w:val="22"/>
          <w:lang w:val="en-GB"/>
        </w:rPr>
        <w:t xml:space="preserve">without any </w:t>
      </w:r>
      <w:r w:rsidR="00E32488" w:rsidRPr="009B778F">
        <w:rPr>
          <w:rFonts w:ascii="Times New Roman" w:hAnsi="Times New Roman"/>
          <w:b w:val="0"/>
          <w:color w:val="000000" w:themeColor="text1"/>
          <w:szCs w:val="22"/>
          <w:lang w:val="en-GB"/>
        </w:rPr>
        <w:t xml:space="preserve">specific task demand </w:t>
      </w:r>
      <w:r>
        <w:rPr>
          <w:rFonts w:ascii="Times New Roman" w:hAnsi="Times New Roman"/>
          <w:b w:val="0"/>
          <w:color w:val="000000" w:themeColor="text1"/>
          <w:szCs w:val="22"/>
          <w:lang w:val="en-GB"/>
        </w:rPr>
        <w:t>or</w:t>
      </w:r>
      <w:r w:rsidR="00E32488" w:rsidRPr="009B778F">
        <w:rPr>
          <w:rFonts w:ascii="Times New Roman" w:hAnsi="Times New Roman"/>
          <w:b w:val="0"/>
          <w:color w:val="000000" w:themeColor="text1"/>
          <w:szCs w:val="22"/>
          <w:lang w:val="en-GB"/>
        </w:rPr>
        <w:t xml:space="preserve"> visual or auditory stimulation.</w:t>
      </w:r>
      <w:r w:rsidR="00733291">
        <w:rPr>
          <w:rFonts w:ascii="Times New Roman" w:hAnsi="Times New Roman"/>
          <w:b w:val="0"/>
          <w:color w:val="000000" w:themeColor="text1"/>
          <w:szCs w:val="22"/>
          <w:lang w:val="en-GB"/>
        </w:rPr>
        <w:t xml:space="preserve"> </w:t>
      </w:r>
      <w:r w:rsidRPr="000F6B9D">
        <w:rPr>
          <w:rFonts w:ascii="Times New Roman" w:hAnsi="Times New Roman"/>
          <w:b w:val="0"/>
          <w:color w:val="000000" w:themeColor="text1"/>
          <w:szCs w:val="22"/>
          <w:lang w:val="en-GB"/>
        </w:rPr>
        <w:t>Classically, RS studies examined group differences in connectivity patterns between women and men. More recently, however, machine learning (ML) methods have been applied to move beyond group averages: sex classification approaches use RS data to predict the sex of individual subjects and then infer which brain networks contribute most to distinguishing females from males.</w:t>
      </w:r>
      <w:r>
        <w:rPr>
          <w:rFonts w:ascii="Times New Roman" w:hAnsi="Times New Roman"/>
          <w:b w:val="0"/>
          <w:color w:val="000000" w:themeColor="text1"/>
          <w:szCs w:val="22"/>
          <w:lang w:val="en-GB"/>
        </w:rPr>
        <w:t xml:space="preserve"> </w:t>
      </w:r>
      <w:r w:rsidRPr="000F6B9D">
        <w:rPr>
          <w:rFonts w:ascii="Times New Roman" w:hAnsi="Times New Roman"/>
          <w:b w:val="0"/>
          <w:color w:val="000000" w:themeColor="text1"/>
          <w:szCs w:val="22"/>
          <w:lang w:val="en-GB"/>
        </w:rPr>
        <w:t xml:space="preserve">Using such an ML approach, we identified regionally specific brain networks that support successful classification, which, importantly, generalized from a training sample to an independent sample and revealed that predictive power—and thus cognitive sex differences—are most pronounced in higher-level cognitive regions involved in language, social cognition, and emotion processing </w: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4oV2VpcywgZXQgYWwuIDIwMjA7IFdpZXJzY2gs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=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4oV2VpcywgZXQgYWwuIDIwMjA7IFdpZXJzY2gs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=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Weis, et al. 2020; Wiersch, et al. 2024; Wiersch, et al. 2023)</w:t>
      </w:r>
      <w:r w:rsidR="00733291">
        <w:rPr>
          <w:rFonts w:ascii="Times New Roman" w:hAnsi="Times New Roman"/>
          <w:b w:val="0"/>
          <w:color w:val="000000" w:themeColor="text1"/>
          <w:szCs w:val="22"/>
          <w:lang w:val="en-GB"/>
        </w:rPr>
        <w:fldChar w:fldCharType="end"/>
      </w:r>
      <w:r w:rsidR="00733291" w:rsidRPr="009B778F">
        <w:rPr>
          <w:rFonts w:ascii="Times New Roman" w:hAnsi="Times New Roman"/>
          <w:b w:val="0"/>
          <w:color w:val="000000" w:themeColor="text1"/>
          <w:szCs w:val="22"/>
          <w:lang w:val="en-GB"/>
        </w:rPr>
        <w:t xml:space="preserve">.  </w:t>
      </w:r>
    </w:p>
    <w:p w14:paraId="609CD08C" w14:textId="7538FE9F" w:rsidR="00E32488" w:rsidRDefault="00E32488" w:rsidP="00E32488">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though, RS fMRI only reflects the brain in a specific state, which has commonly interpreted as intrinsic brain organization and thus constitutes a trait rather than a state. Moreover, while a state of free mind wandering happens often in real life, </w:t>
      </w:r>
      <w:r>
        <w:rPr>
          <w:rFonts w:ascii="Times New Roman" w:hAnsi="Times New Roman"/>
          <w:b w:val="0"/>
          <w:color w:val="000000" w:themeColor="text1"/>
          <w:szCs w:val="22"/>
          <w:lang w:val="en-GB"/>
        </w:rPr>
        <w:t xml:space="preserve">what remains largely unexplored are sex differences in </w:t>
      </w:r>
      <w:r w:rsidRPr="009B778F">
        <w:rPr>
          <w:rFonts w:ascii="Times New Roman" w:hAnsi="Times New Roman"/>
          <w:b w:val="0"/>
          <w:color w:val="000000" w:themeColor="text1"/>
          <w:szCs w:val="22"/>
          <w:lang w:val="en-GB"/>
        </w:rPr>
        <w:t>the “brain in action”, i.e. when encountering complex, multimodal stimulation resembling real-life experiences.</w:t>
      </w:r>
    </w:p>
    <w:p w14:paraId="7A32F5C2" w14:textId="1428595A" w:rsidR="00D74260" w:rsidRDefault="00684BEB"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70602F">
        <w:rPr>
          <w:rFonts w:ascii="Times New Roman" w:hAnsi="Times New Roman"/>
          <w:b w:val="0"/>
          <w:color w:val="000000" w:themeColor="text1"/>
          <w:szCs w:val="22"/>
          <w:lang w:val="en-GB"/>
        </w:rPr>
        <w:t xml:space="preserve"> newly emerging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t>
      </w:r>
      <w:r w:rsidR="00F1528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to examine sex-specific brain responses in ecologically valid contexts.</w:t>
      </w:r>
      <w:r w:rsidR="00C1106E"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NV focuses on cognitive processes in dynamic, temporally extended, naturalistic contexts, which are much more akin to situations which the brain must deal with in real life. In NV tasks, participants in the scanner are presented </w:t>
      </w:r>
      <w:r w:rsidR="0070602F" w:rsidRPr="009B778F">
        <w:rPr>
          <w:rFonts w:ascii="Times New Roman" w:hAnsi="Times New Roman"/>
          <w:b w:val="0"/>
          <w:color w:val="000000" w:themeColor="text1"/>
          <w:szCs w:val="22"/>
          <w:lang w:val="en-GB"/>
        </w:rPr>
        <w:lastRenderedPageBreak/>
        <w:t>with naturalistic material like movies. For the participants, there is no other task demand rather than watching the clips. NV offers an engaging task for the subject and thus avoids boredom in the scanner. Importantly, as opposed to RS, all 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content vary fluidly, creating a multimodal and immersive exp</w:t>
      </w:r>
      <w:r w:rsidR="00F1528A">
        <w:rPr>
          <w:rFonts w:ascii="Times New Roman" w:hAnsi="Times New Roman"/>
          <w:b w:val="0"/>
          <w:color w:val="000000" w:themeColor="text1"/>
          <w:szCs w:val="22"/>
          <w:lang w:val="en-GB"/>
        </w:rPr>
        <w:t>erience</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Sonkusare, et al. 2019)</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offering </w:t>
      </w:r>
      <w:r w:rsidR="00F1528A" w:rsidRPr="009B778F">
        <w:rPr>
          <w:rFonts w:ascii="Times New Roman" w:hAnsi="Times New Roman"/>
          <w:b w:val="0"/>
          <w:color w:val="000000" w:themeColor="text1"/>
          <w:szCs w:val="22"/>
          <w:lang w:val="en-GB"/>
        </w:rPr>
        <w:t>the opportunity to capture dynamic neural processing in ecologically valid context</w:t>
      </w:r>
      <w:r w:rsidR="00F1528A">
        <w:rPr>
          <w:rFonts w:ascii="Times New Roman" w:hAnsi="Times New Roman"/>
          <w:b w:val="0"/>
          <w:color w:val="000000" w:themeColor="text1"/>
          <w:szCs w:val="22"/>
          <w:lang w:val="en-GB"/>
        </w:rPr>
        <w:t xml:space="preserve">s </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ihWYW5kZXJ3YWwsIGV0IGFsLiAyMDE5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ihWYW5kZXJ3YWwsIGV0IGFsLiAyMDE5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Vanderwal, et al. 2019)</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Furthermore, NV has been shown to improve reliability and individual identifiability over 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Kröll&lt;/Author&gt;&lt;Year&gt;2024&lt;/Year&gt;&lt;RecNum&gt;272&lt;/RecNum&gt;&lt;DisplayText&gt;(Kröll, et al. 2024)&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573EF5">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Kröll, et al. 2024)</w:t>
      </w:r>
      <w:r w:rsidR="00573EF5">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with a recent study from our lab </w:t>
      </w:r>
      <w:r w:rsidR="00573EF5">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Kroll, et al. 2023)</w:t>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showing that the use of NV enhances the detection of FC patterns that are unique at the individual level. </w:t>
      </w:r>
    </w:p>
    <w:p w14:paraId="207B20B3" w14:textId="1A321D0D" w:rsidR="00D74260" w:rsidRDefault="00D74260"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3776" behindDoc="1" locked="0" layoutInCell="1" allowOverlap="1" wp14:anchorId="55CB3A8C" wp14:editId="154DD015">
            <wp:simplePos x="0" y="0"/>
            <wp:positionH relativeFrom="column">
              <wp:posOffset>4298315</wp:posOffset>
            </wp:positionH>
            <wp:positionV relativeFrom="paragraph">
              <wp:posOffset>351790</wp:posOffset>
            </wp:positionV>
            <wp:extent cx="1612265" cy="1358265"/>
            <wp:effectExtent l="0" t="0" r="635" b="635"/>
            <wp:wrapTight wrapText="bothSides">
              <wp:wrapPolygon edited="0">
                <wp:start x="0" y="0"/>
                <wp:lineTo x="0" y="21408"/>
                <wp:lineTo x="21438" y="21408"/>
                <wp:lineTo x="21438"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9"/>
                    <a:stretch>
                      <a:fillRect/>
                    </a:stretch>
                  </pic:blipFill>
                  <pic:spPr>
                    <a:xfrm>
                      <a:off x="0" y="0"/>
                      <a:ext cx="1612265" cy="1358265"/>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Our lab pioneered NV analysis methods. We recently developed the topography-based predictive framework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i, et al. 202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which identifies individual-specific evoked activity topographies in a data-driven manner and examines their behavioural relevance using a ML predictive framework.</w:t>
      </w:r>
      <w:r w:rsidRPr="009B778F">
        <w:rPr>
          <w:rFonts w:ascii="Times New Roman" w:eastAsia="Times New Roman" w:hAnsi="Times New Roman"/>
          <w:b w:val="0"/>
          <w:szCs w:val="22"/>
          <w:lang w:val="en-DE" w:eastAsia="en-GB"/>
        </w:rPr>
        <w:t xml:space="preserve"> </w:t>
      </w:r>
      <w:r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w:t>
      </w:r>
      <w:r>
        <w:rPr>
          <w:rFonts w:ascii="Times New Roman" w:hAnsi="Times New Roman"/>
          <w:b w:val="0"/>
          <w:color w:val="000000" w:themeColor="text1"/>
          <w:szCs w:val="22"/>
          <w:lang w:val="en-GB"/>
        </w:rPr>
        <w:t>, and will be employed in the present context to uncover differences between females and males.</w:t>
      </w:r>
    </w:p>
    <w:p w14:paraId="4E08701E" w14:textId="21473B06" w:rsidR="00684BEB" w:rsidRDefault="00D7426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AA217CD" wp14:editId="1A6CFA4D">
                <wp:simplePos x="0" y="0"/>
                <wp:positionH relativeFrom="column">
                  <wp:posOffset>4346575</wp:posOffset>
                </wp:positionH>
                <wp:positionV relativeFrom="paragraph">
                  <wp:posOffset>558165</wp:posOffset>
                </wp:positionV>
                <wp:extent cx="1557020" cy="391795"/>
                <wp:effectExtent l="0" t="0" r="5080" b="1905"/>
                <wp:wrapTight wrapText="bothSides">
                  <wp:wrapPolygon edited="0">
                    <wp:start x="0" y="0"/>
                    <wp:lineTo x="0" y="21005"/>
                    <wp:lineTo x="21494" y="21005"/>
                    <wp:lineTo x="21494"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557020" cy="391795"/>
                        </a:xfrm>
                        <a:prstGeom prst="rect">
                          <a:avLst/>
                        </a:prstGeom>
                        <a:solidFill>
                          <a:prstClr val="white"/>
                        </a:solidFill>
                        <a:ln>
                          <a:noFill/>
                        </a:ln>
                      </wps:spPr>
                      <wps:txbx>
                        <w:txbxContent>
                          <w:p w14:paraId="140741FF" w14:textId="61CB100C" w:rsidR="00D74260" w:rsidRPr="00D74260" w:rsidRDefault="00E92487" w:rsidP="00D74260">
                            <w:pPr>
                              <w:pStyle w:val="Caption"/>
                              <w:spacing w:before="0" w:after="0" w:line="240" w:lineRule="auto"/>
                              <w:jc w:val="both"/>
                              <w:rPr>
                                <w:sz w:val="13"/>
                                <w:szCs w:val="13"/>
                              </w:rPr>
                            </w:pPr>
                            <w:r>
                              <w:rPr>
                                <w:sz w:val="13"/>
                                <w:szCs w:val="13"/>
                              </w:rPr>
                              <w:t xml:space="preserve">Fig. 2. </w:t>
                            </w:r>
                            <w:r w:rsidR="00D74260" w:rsidRPr="00D74260">
                              <w:rPr>
                                <w:sz w:val="13"/>
                                <w:szCs w:val="13"/>
                              </w:rPr>
                              <w:t>TOPF captures individual differ</w:t>
                            </w:r>
                            <w:r>
                              <w:rPr>
                                <w:sz w:val="13"/>
                                <w:szCs w:val="13"/>
                              </w:rPr>
                              <w:t>-</w:t>
                            </w:r>
                            <w:r w:rsidR="00D74260" w:rsidRPr="00D74260">
                              <w:rPr>
                                <w:sz w:val="13"/>
                                <w:szCs w:val="13"/>
                              </w:rPr>
                              <w:t xml:space="preserve">ences in brain activity and successfully predicts phenotypes across cognition, emotion and </w:t>
                            </w:r>
                            <w:r w:rsidR="00D74260">
                              <w:rPr>
                                <w:sz w:val="13"/>
                                <w:szCs w:val="13"/>
                              </w:rPr>
                              <w:t>pers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217CD" id="_x0000_s1027" type="#_x0000_t202" style="position:absolute;left:0;text-align:left;margin-left:342.25pt;margin-top:43.95pt;width:122.6pt;height:30.8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" stroked="f">
                <v:textbox inset="0,0,0,0">
                  <w:txbxContent>
                    <w:p w14:paraId="140741FF" w14:textId="61CB100C" w:rsidR="00D74260" w:rsidRPr="00D74260" w:rsidRDefault="00E92487" w:rsidP="00D74260">
                      <w:pPr>
                        <w:pStyle w:val="Caption"/>
                        <w:spacing w:before="0" w:after="0" w:line="240" w:lineRule="auto"/>
                        <w:jc w:val="both"/>
                        <w:rPr>
                          <w:sz w:val="13"/>
                          <w:szCs w:val="13"/>
                        </w:rPr>
                      </w:pPr>
                      <w:r>
                        <w:rPr>
                          <w:sz w:val="13"/>
                          <w:szCs w:val="13"/>
                        </w:rPr>
                        <w:t xml:space="preserve">Fig. 2. </w:t>
                      </w:r>
                      <w:r w:rsidR="00D74260" w:rsidRPr="00D74260">
                        <w:rPr>
                          <w:sz w:val="13"/>
                          <w:szCs w:val="13"/>
                        </w:rPr>
                        <w:t>TOPF captures individual differ</w:t>
                      </w:r>
                      <w:r>
                        <w:rPr>
                          <w:sz w:val="13"/>
                          <w:szCs w:val="13"/>
                        </w:rPr>
                        <w:t>-</w:t>
                      </w:r>
                      <w:r w:rsidR="00D74260" w:rsidRPr="00D74260">
                        <w:rPr>
                          <w:sz w:val="13"/>
                          <w:szCs w:val="13"/>
                        </w:rPr>
                        <w:t xml:space="preserve">ences in brain activity and successfully predicts phenotypes across cognition, emotion and </w:t>
                      </w:r>
                      <w:r w:rsidR="00D74260">
                        <w:rPr>
                          <w:sz w:val="13"/>
                          <w:szCs w:val="13"/>
                        </w:rPr>
                        <w:t>personality.</w:t>
                      </w:r>
                    </w:p>
                  </w:txbxContent>
                </v:textbox>
                <w10:wrap type="tight"/>
              </v:shape>
            </w:pict>
          </mc:Fallback>
        </mc:AlternateContent>
      </w:r>
      <w:r w:rsidRPr="009B778F">
        <w:rPr>
          <w:rFonts w:ascii="Times New Roman" w:hAnsi="Times New Roman"/>
          <w:b w:val="0"/>
          <w:color w:val="000000" w:themeColor="text1"/>
          <w:szCs w:val="22"/>
          <w:lang w:val="en-GB"/>
        </w:rPr>
        <w:t xml:space="preserve">In preliminary work using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i, et al. 202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on NV data, we achieved up to 80% accuracy in sex classification on single movie clips. </w:t>
      </w:r>
      <w:r>
        <w:rPr>
          <w:rFonts w:ascii="Times New Roman" w:hAnsi="Times New Roman"/>
          <w:b w:val="0"/>
          <w:color w:val="000000" w:themeColor="text1"/>
          <w:szCs w:val="22"/>
          <w:lang w:val="en-GB"/>
        </w:rPr>
        <w:t>Highly p</w:t>
      </w:r>
      <w:r w:rsidRPr="009B778F">
        <w:rPr>
          <w:rFonts w:ascii="Times New Roman" w:hAnsi="Times New Roman"/>
          <w:b w:val="0"/>
          <w:color w:val="000000" w:themeColor="text1"/>
          <w:szCs w:val="22"/>
          <w:lang w:val="en-GB"/>
        </w:rPr>
        <w:t>redictive regions were linked to emotion, language, and higher cognition. These promising findings await further validation over the course of the present project.</w:t>
      </w:r>
      <w:r>
        <w:rPr>
          <w:rFonts w:ascii="Times New Roman" w:hAnsi="Times New Roman"/>
          <w:b w:val="0"/>
          <w:color w:val="000000" w:themeColor="text1"/>
          <w:szCs w:val="22"/>
          <w:lang w:val="en-GB"/>
        </w:rPr>
        <w:t xml:space="preserve"> </w:t>
      </w:r>
      <w:r w:rsidR="0070602F">
        <w:rPr>
          <w:rFonts w:ascii="Times New Roman" w:hAnsi="Times New Roman"/>
          <w:b w:val="0"/>
          <w:color w:val="000000" w:themeColor="text1"/>
          <w:szCs w:val="22"/>
          <w:lang w:val="en-GB"/>
        </w:rPr>
        <w:t xml:space="preserve">Altogether, </w:t>
      </w:r>
      <w:r w:rsidR="00684BEB" w:rsidRPr="009B778F">
        <w:rPr>
          <w:rFonts w:ascii="Times New Roman" w:hAnsi="Times New Roman"/>
          <w:b w:val="0"/>
          <w:color w:val="000000" w:themeColor="text1"/>
          <w:szCs w:val="22"/>
          <w:lang w:val="en-GB"/>
        </w:rPr>
        <w:t xml:space="preserve">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79D10275" w14:textId="4D3CB463" w:rsidR="00D74260" w:rsidRDefault="0070602F"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Surprisingly, </w:t>
      </w:r>
      <w:r w:rsidRPr="009B778F">
        <w:rPr>
          <w:rFonts w:ascii="Times New Roman" w:hAnsi="Times New Roman"/>
          <w:b w:val="0"/>
          <w:color w:val="000000" w:themeColor="text1"/>
          <w:szCs w:val="22"/>
          <w:lang w:val="en-GB"/>
        </w:rPr>
        <w:t xml:space="preserve">to our knowledge, no study has yet used NV to systematically examine sex differences. In a previous publication </w:t>
      </w:r>
      <w:r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Eickhoff, et al. 2020)&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Eickhoff, et al. 202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mpared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this means that NV can be expected to reveal sex differences in the brain that so far have been unobservable, since NV data encompass an extensive range of dynamic real-life situations, such as social interactions, recognition of faces or perception of emotions </w:t>
      </w:r>
      <w:r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ihTb25rdXNhcmUsIGV0IGFsLiAyMDE5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Sonkusare, et al. 2019)</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 Using careful annotations of the movies, it is also possible to identify which features of a given scene are particularly relevant to evoking sex differences in complex experiences and to identify brain networks that differ most between females and males during these experiences. </w:t>
      </w:r>
    </w:p>
    <w:p w14:paraId="523E686E" w14:textId="2C9BCBCA" w:rsidR="00D74260" w:rsidRDefault="00D74260" w:rsidP="00D74260">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We </w:t>
      </w:r>
      <w:r w:rsidRPr="009B778F">
        <w:rPr>
          <w:rFonts w:ascii="Times New Roman" w:hAnsi="Times New Roman"/>
          <w:b w:val="0"/>
          <w:color w:val="000000" w:themeColor="text1"/>
          <w:szCs w:val="22"/>
          <w:lang w:val="en-GB"/>
        </w:rPr>
        <w:t>aim to employ novel methodology utilizing NV paradigms to expand our understanding of sex differences in the brain. This approach has the potential to elucidate sex-specific neural mechanisms in response to the complex and dynamic content of movies and to reveal nuanced sex-specific 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Through advanced neuroimaging techniques and sophisticated data analysis methods, we anticipate uncovering subtle yet significant sex-based variations in neural activity and FC that can inform our understanding of broader cognitive and behavioural differences between females and males. To this aim, we will first consider temporally aggregated FC evoked by movies over the duration of several minutes. Subsequently, we will further disentangle which specific events evoke sex differences and examine differences in the brain networks caused by such events. Furthermore, we will examine how the brain’s response to the evolving narrative of the movies differs between the sexes. The project's comprehensive approach of examining temporally aggregated as well as time resolved FC, network dynamics and brain activity patterns provides a multi-faceted view of sex differences in the brain and, which can have implications for understanding sex differences in cognition, behaviour, and susceptibility to certain neurological and psychiatric conditions.</w:t>
      </w:r>
    </w:p>
    <w:p w14:paraId="41ACCBAD" w14:textId="68B30F21" w:rsidR="00684BEB" w:rsidRPr="009B778F" w:rsidRDefault="00F1528A"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Results from the proposed project have the potential to </w:t>
      </w:r>
      <w:r w:rsidR="00684BEB" w:rsidRPr="009B778F">
        <w:rPr>
          <w:rFonts w:ascii="Times New Roman" w:hAnsi="Times New Roman"/>
          <w:b w:val="0"/>
          <w:color w:val="000000" w:themeColor="text1"/>
          <w:szCs w:val="22"/>
          <w:lang w:val="en-GB"/>
        </w:rPr>
        <w:t xml:space="preserve">add a crucial new dimension to </w:t>
      </w:r>
      <w:r>
        <w:rPr>
          <w:rFonts w:ascii="Times New Roman" w:hAnsi="Times New Roman"/>
          <w:b w:val="0"/>
          <w:color w:val="000000" w:themeColor="text1"/>
          <w:szCs w:val="22"/>
          <w:lang w:val="en-GB"/>
        </w:rPr>
        <w:t xml:space="preserve">current knowledge </w:t>
      </w:r>
      <w:r>
        <w:rPr>
          <w:rFonts w:ascii="Times New Roman" w:hAnsi="Times New Roman"/>
          <w:b w:val="0"/>
          <w:color w:val="000000" w:themeColor="text1"/>
          <w:szCs w:val="22"/>
          <w:lang w:val="en-GB"/>
        </w:rPr>
        <w:lastRenderedPageBreak/>
        <w:t xml:space="preserve">on </w:t>
      </w:r>
      <w:r w:rsidR="00684BEB" w:rsidRPr="009B778F">
        <w:rPr>
          <w:rFonts w:ascii="Times New Roman" w:hAnsi="Times New Roman"/>
          <w:b w:val="0"/>
          <w:color w:val="000000" w:themeColor="text1"/>
          <w:szCs w:val="22"/>
          <w:lang w:val="en-GB"/>
        </w:rPr>
        <w:t xml:space="preserve">cognitive sex differences. Psychologically, these insights deepen our understanding of normative sex differences; clinically, they may </w:t>
      </w:r>
      <w:r w:rsidR="009E2870"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 xml:space="preserve">clarify why certain psychiatric and neurological disorders manifest differently in </w:t>
      </w:r>
      <w:r>
        <w:rPr>
          <w:rFonts w:ascii="Times New Roman" w:hAnsi="Times New Roman"/>
          <w:b w:val="0"/>
          <w:color w:val="000000" w:themeColor="text1"/>
          <w:szCs w:val="22"/>
          <w:lang w:val="en-GB"/>
        </w:rPr>
        <w:t>wo</w:t>
      </w:r>
      <w:r w:rsidR="00684BEB" w:rsidRPr="009B778F">
        <w:rPr>
          <w:rFonts w:ascii="Times New Roman" w:hAnsi="Times New Roman"/>
          <w:b w:val="0"/>
          <w:color w:val="000000" w:themeColor="text1"/>
          <w:szCs w:val="22"/>
          <w:lang w:val="en-GB"/>
        </w:rPr>
        <w:t>men and men. Such knowledge can potentially enhance diagnostic accuracy, inform personalized treatments, and support the development of sex-specific healthcare and education strategies.</w:t>
      </w:r>
    </w:p>
    <w:p w14:paraId="3E236567" w14:textId="2F51006B" w:rsidR="00684BEB"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roughout the proposal, for ease of reading, the term “sex” will refer to the self-reported </w:t>
      </w:r>
      <w:r w:rsidR="00D74260">
        <w:rPr>
          <w:rFonts w:ascii="Times New Roman" w:hAnsi="Times New Roman"/>
          <w:b w:val="0"/>
          <w:color w:val="000000" w:themeColor="text1"/>
          <w:szCs w:val="22"/>
          <w:lang w:val="en-GB"/>
        </w:rPr>
        <w:t xml:space="preserve">(biological) </w:t>
      </w:r>
      <w:r w:rsidRPr="009B778F">
        <w:rPr>
          <w:rFonts w:ascii="Times New Roman" w:hAnsi="Times New Roman"/>
          <w:b w:val="0"/>
          <w:color w:val="000000" w:themeColor="text1"/>
          <w:szCs w:val="22"/>
          <w:lang w:val="en-GB"/>
        </w:rPr>
        <w:t>sex and appearance of the participants. At the same time, we fully acknowledge that “gender identity”, i.e. the 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7C6C3B66" w14:textId="77777777" w:rsidR="00D74260" w:rsidRDefault="00D74260" w:rsidP="00D74260">
      <w:pPr>
        <w:spacing w:line="240" w:lineRule="auto"/>
        <w:rPr>
          <w:rFonts w:ascii="Times New Roman" w:hAnsi="Times New Roman"/>
          <w:szCs w:val="22"/>
          <w:lang w:val="en-GB"/>
        </w:rPr>
      </w:pPr>
    </w:p>
    <w:p w14:paraId="4868CAFF" w14:textId="210376CF" w:rsidR="00D74260" w:rsidRDefault="00D74260" w:rsidP="00D74260">
      <w:pPr>
        <w:spacing w:line="240" w:lineRule="auto"/>
        <w:rPr>
          <w:rFonts w:ascii="Times New Roman" w:hAnsi="Times New Roman"/>
          <w:szCs w:val="22"/>
          <w:lang w:val="en-GB"/>
        </w:rPr>
      </w:pPr>
      <w:r>
        <w:rPr>
          <w:rFonts w:ascii="Times New Roman" w:hAnsi="Times New Roman"/>
          <w:szCs w:val="22"/>
          <w:lang w:val="en-GB"/>
        </w:rPr>
        <w:t>Data</w:t>
      </w:r>
      <w:r w:rsidR="004C5885">
        <w:rPr>
          <w:rFonts w:ascii="Times New Roman" w:hAnsi="Times New Roman"/>
          <w:szCs w:val="22"/>
          <w:lang w:val="en-GB"/>
        </w:rPr>
        <w:t>: The Ju-MOVIES dataset</w:t>
      </w:r>
    </w:p>
    <w:p w14:paraId="013D8BBD" w14:textId="3939B716"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The work proposed here will be based on a data set that has already been acquired and is ideally suited for the examination of sex differences through a NV approach. Over the course of the project, further data will be collected. </w:t>
      </w:r>
    </w:p>
    <w:p w14:paraId="1FA70192" w14:textId="05F77FEF"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utes in length, which are all excerpts from Hollywood movies (“Dirty Dancing”, “Scream”, “Dead Poets Society”, “Forrest Gump”, “Dead Man Walking”, “Life is Beautiful”, “The Good, the Bad, the Ugly</w:t>
      </w:r>
      <w:r w:rsidR="00F53A1A">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The specific movie stimuli were chosen to cover a variety of social interactions and complex situations as well as multifaceted emotions evolving over the course of the movie to match the complex nature of real-life experiences. Considering that viewers lack the context of the entire movie, each stimulus was chosen to be long enough for the viewers to understand the situation, empathize with characters and follow the evolving narrative. Additionally, participants watch a compilation of 12 short movie clips (“Short Sequences”), which were again taken from Hollywood movies</w:t>
      </w:r>
      <w:r w:rsidR="00F53A1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nd completed two RS scans of about 9 minutes length with their eyes held open.</w:t>
      </w:r>
    </w:p>
    <w:p w14:paraId="64F40704" w14:textId="20BA5CB4"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w:t>
      </w:r>
      <w:r w:rsidR="00F53A1A">
        <w:rPr>
          <w:rFonts w:ascii="Times New Roman" w:hAnsi="Times New Roman"/>
          <w:b w:val="0"/>
          <w:color w:val="000000" w:themeColor="text1"/>
          <w:szCs w:val="22"/>
          <w:lang w:val="en-GB"/>
        </w:rPr>
        <w:t>3</w:t>
      </w:r>
      <w:r w:rsidRPr="009B778F">
        <w:rPr>
          <w:rFonts w:ascii="Times New Roman" w:hAnsi="Times New Roman"/>
          <w:b w:val="0"/>
          <w:color w:val="000000" w:themeColor="text1"/>
          <w:szCs w:val="22"/>
          <w:lang w:val="en-GB"/>
        </w:rPr>
        <w:t>5 healthy participants (6</w:t>
      </w:r>
      <w:r w:rsidR="00F53A1A">
        <w:rPr>
          <w:rFonts w:ascii="Times New Roman" w:hAnsi="Times New Roman"/>
          <w:b w:val="0"/>
          <w:color w:val="000000" w:themeColor="text1"/>
          <w:szCs w:val="22"/>
          <w:lang w:val="en-GB"/>
        </w:rPr>
        <w:t>8</w:t>
      </w:r>
      <w:r w:rsidRPr="009B778F">
        <w:rPr>
          <w:rFonts w:ascii="Times New Roman" w:hAnsi="Times New Roman"/>
          <w:b w:val="0"/>
          <w:color w:val="000000" w:themeColor="text1"/>
          <w:szCs w:val="22"/>
          <w:lang w:val="en-GB"/>
        </w:rPr>
        <w:t xml:space="preserve"> males, age 18 - 35 years, mean age = 24.33 years). </w:t>
      </w:r>
    </w:p>
    <w:p w14:paraId="6351F6F0" w14:textId="77777777" w:rsidR="0006316A" w:rsidRDefault="004C5885" w:rsidP="0006316A">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All fMRI data are acquired on a Siemens 3T Prisma scanning (Siemens, Erlangen, Germany) with a 64-channel head coil at the Imaging Core Facility of Research Centre Jülich, using a T2w multiband echo planar imaging sequence with the following parameters: repetition time (TR) = 980ms, echo time (TE) = 30ms, flip angle = 70°, field of view (FOV) = 207 × 207mm, voxel size=2.2 x 2.2 x 2.0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number of slices: 64, multiband acceleration factor=4, phase encoding direction=AP,  FoV=207mm). A mirror fixed on the head coil allows participants to see a screen used to display the movies. In-ear headphones are used for ear protection and to deliver the movie sound. Additionally, a structural T1w image is acquired using an MP-RAGE sequence (TR=2000ms, TE=2.45ms, TI=900ms, flip angle=8°, FoV: 256mm) yielding 1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voxels.</w:t>
      </w:r>
    </w:p>
    <w:p w14:paraId="17376655" w14:textId="6B8B8A9F" w:rsidR="0006316A" w:rsidRPr="0006316A" w:rsidRDefault="0006316A" w:rsidP="0006316A">
      <w:pPr>
        <w:spacing w:line="240" w:lineRule="auto"/>
        <w:jc w:val="both"/>
        <w:rPr>
          <w:rFonts w:ascii="Times New Roman" w:hAnsi="Times New Roman"/>
          <w:b w:val="0"/>
          <w:color w:val="000000" w:themeColor="text1"/>
          <w:szCs w:val="22"/>
          <w:lang w:val="en-GB"/>
        </w:rPr>
      </w:pPr>
      <w:r w:rsidRPr="0006316A">
        <w:rPr>
          <w:rFonts w:ascii="Times New Roman" w:hAnsi="Times New Roman"/>
          <w:b w:val="0"/>
          <w:color w:val="000000" w:themeColor="text1"/>
          <w:szCs w:val="22"/>
          <w:lang w:val="en-GB"/>
        </w:rPr>
        <w:t xml:space="preserve">Saliva samples are collected from each participant and levels of cortisol (μg/dl), oestradiol (pg/ml), progesterone (pg/ml), and testosterone (pg/ml) are analysed by a specialized laboratory. Control for fluctuating hormone levels is essential for a meaningfully interpretation of potential sex differences in functional brain. Furthermore, data OC intake is noted for female participants. </w:t>
      </w:r>
    </w:p>
    <w:p w14:paraId="55F9FD5F" w14:textId="0B1091E8" w:rsidR="004C5885" w:rsidRPr="009B778F" w:rsidRDefault="00F53A1A" w:rsidP="004C5885">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6848" behindDoc="1" locked="0" layoutInCell="1" allowOverlap="1" wp14:anchorId="727A15DD" wp14:editId="1AD36EE9">
                <wp:simplePos x="0" y="0"/>
                <wp:positionH relativeFrom="column">
                  <wp:posOffset>4231640</wp:posOffset>
                </wp:positionH>
                <wp:positionV relativeFrom="paragraph">
                  <wp:posOffset>1876391</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3400215" w14:textId="279E96A7" w:rsidR="004C5885" w:rsidRPr="0082541E" w:rsidRDefault="00E92487" w:rsidP="004C5885">
                            <w:pPr>
                              <w:pStyle w:val="Caption"/>
                              <w:spacing w:before="0" w:after="0" w:line="240" w:lineRule="auto"/>
                              <w:jc w:val="both"/>
                              <w:rPr>
                                <w:noProof/>
                                <w:color w:val="000000" w:themeColor="text1"/>
                                <w:sz w:val="13"/>
                                <w:szCs w:val="13"/>
                                <w:lang w:val="en-GB"/>
                              </w:rPr>
                            </w:pPr>
                            <w:r>
                              <w:rPr>
                                <w:sz w:val="13"/>
                                <w:szCs w:val="13"/>
                              </w:rPr>
                              <w:t>Fig. 3</w:t>
                            </w:r>
                            <w:r w:rsidR="004C5885" w:rsidRPr="00F53A1A">
                              <w:rPr>
                                <w:sz w:val="13"/>
                                <w:szCs w:val="13"/>
                              </w:rPr>
                              <w:t>: Exemplary emotion annotation for one of the movie stimul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A15DD" id="_x0000_s1028" type="#_x0000_t202" style="position:absolute;left:0;text-align:left;margin-left:333.2pt;margin-top:147.75pt;width:130.9pt;height:17.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" stroked="f">
                <v:textbox inset="0,0,0,0">
                  <w:txbxContent>
                    <w:p w14:paraId="03400215" w14:textId="279E96A7" w:rsidR="004C5885" w:rsidRPr="0082541E" w:rsidRDefault="00E92487" w:rsidP="004C5885">
                      <w:pPr>
                        <w:pStyle w:val="Caption"/>
                        <w:spacing w:before="0" w:after="0" w:line="240" w:lineRule="auto"/>
                        <w:jc w:val="both"/>
                        <w:rPr>
                          <w:noProof/>
                          <w:color w:val="000000" w:themeColor="text1"/>
                          <w:sz w:val="13"/>
                          <w:szCs w:val="13"/>
                          <w:lang w:val="en-GB"/>
                        </w:rPr>
                      </w:pPr>
                      <w:r>
                        <w:rPr>
                          <w:sz w:val="13"/>
                          <w:szCs w:val="13"/>
                        </w:rPr>
                        <w:t>Fig. 3</w:t>
                      </w:r>
                      <w:r w:rsidR="004C5885" w:rsidRPr="00F53A1A">
                        <w:rPr>
                          <w:sz w:val="13"/>
                          <w:szCs w:val="13"/>
                        </w:rPr>
                        <w:t>: Exemplary emotion annotation for one of the movie stimuli.</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27872" behindDoc="1" locked="0" layoutInCell="1" allowOverlap="1" wp14:anchorId="00F238B2" wp14:editId="3284DE11">
            <wp:simplePos x="0" y="0"/>
            <wp:positionH relativeFrom="column">
              <wp:posOffset>4234448</wp:posOffset>
            </wp:positionH>
            <wp:positionV relativeFrom="paragraph">
              <wp:posOffset>341262</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0"/>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004C5885"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004C5885"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Ekman&lt;/Author&gt;&lt;Year&gt;1971&lt;/Year&gt;&lt;RecNum&gt;417&lt;/RecNum&gt;&lt;DisplayText&gt;(Ekman and Friesen 1971)&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004C5885"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Ekman and Friesen 1971)</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xml:space="preserve">). Rating were collected by the ReMoTa toolbox (Real-time Movie Tagging v0.0; </w:t>
      </w:r>
      <w:r w:rsidR="004C5885"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Lettieri, et al. 2019)&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004C5885"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ettieri, et al. 2019)</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Participants watched the movies on a laptop and rated their feelings by use of the keyboard. All emotions were rated simultaneously on a scale from 0 to 100 at a sampling rate of 10hz. The emotion ratings (example in Fig 7) confirmed the multifaceted and diverse emotions elicited by the different movie stimuli. In a further annotation (Ju-MOVIE-An), two independent raters quantified the following features: faces, bodies, male / female presenting characters, ethnicity of characters, presence of children, adults, crowds, hands, buildings, vehicles, food, landscapes, animals, plants, movement, social interactions, place (inside or outside / urban vs. non-urban), time of day (day or night), weather, presence of music and camera movements. During the course of the present project, we aim to extend these annotations with more independent raters.</w:t>
      </w:r>
    </w:p>
    <w:p w14:paraId="401DF5D2" w14:textId="77777777" w:rsidR="00AF202F" w:rsidRDefault="00AF202F" w:rsidP="009B778F">
      <w:pPr>
        <w:spacing w:line="240" w:lineRule="auto"/>
        <w:jc w:val="both"/>
        <w:rPr>
          <w:rFonts w:ascii="Times New Roman" w:hAnsi="Times New Roman"/>
          <w:b w:val="0"/>
          <w:color w:val="000000" w:themeColor="text1"/>
          <w:szCs w:val="22"/>
          <w:lang w:val="en-GB"/>
        </w:rPr>
      </w:pPr>
    </w:p>
    <w:p w14:paraId="2D0DCA0E" w14:textId="5738FBBA"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szCs w:val="22"/>
          <w:lang w:val="en-GB"/>
        </w:rPr>
        <w:t>Work Program and Research Methods</w:t>
      </w:r>
    </w:p>
    <w:p w14:paraId="445015C8" w14:textId="050D412F"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w:t>
      </w:r>
      <w:r w:rsidR="003B5F0C" w:rsidRPr="009B778F">
        <w:rPr>
          <w:rFonts w:ascii="Times New Roman" w:hAnsi="Times New Roman"/>
          <w:b w:val="0"/>
          <w:color w:val="000000" w:themeColor="text1"/>
          <w:szCs w:val="22"/>
          <w:lang w:val="en-GB"/>
        </w:rPr>
        <w:lastRenderedPageBreak/>
        <w:t xml:space="preserve">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results from 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02B9140D" w14:textId="77777777" w:rsidR="00830955" w:rsidRPr="009B778F" w:rsidRDefault="00830955" w:rsidP="009B778F">
      <w:pPr>
        <w:spacing w:line="240" w:lineRule="auto"/>
        <w:jc w:val="both"/>
        <w:rPr>
          <w:rFonts w:ascii="Times New Roman" w:hAnsi="Times New Roman"/>
          <w:b w:val="0"/>
          <w:color w:val="000000" w:themeColor="text1"/>
          <w:szCs w:val="22"/>
          <w:lang w:val="en-GB"/>
        </w:rPr>
      </w:pPr>
    </w:p>
    <w:p w14:paraId="3B31045B" w14:textId="044EF758" w:rsidR="00D17575" w:rsidRPr="00830955" w:rsidRDefault="004641EA" w:rsidP="00830955">
      <w:pPr>
        <w:spacing w:line="240" w:lineRule="auto"/>
        <w:jc w:val="both"/>
        <w:rPr>
          <w:rFonts w:ascii="Times New Roman" w:hAnsi="Times New Roman"/>
          <w:szCs w:val="22"/>
          <w:lang w:val="en-GB"/>
        </w:rPr>
      </w:pPr>
      <w:bookmarkStart w:id="5" w:name="_Ref177766592"/>
      <w:bookmarkStart w:id="6" w:name="_Ref173677873"/>
      <w:r w:rsidRPr="00830955">
        <w:rPr>
          <w:rFonts w:ascii="Times New Roman" w:hAnsi="Times New Roman"/>
          <w:szCs w:val="22"/>
          <w:lang w:val="en-GB"/>
        </w:rPr>
        <w:t>W</w:t>
      </w:r>
      <w:r w:rsidR="00B24683" w:rsidRPr="00830955">
        <w:rPr>
          <w:rFonts w:ascii="Times New Roman" w:hAnsi="Times New Roman"/>
          <w:szCs w:val="22"/>
          <w:lang w:val="en-GB"/>
        </w:rPr>
        <w:t>P</w:t>
      </w:r>
      <w:r w:rsidRPr="00830955">
        <w:rPr>
          <w:rFonts w:ascii="Times New Roman" w:hAnsi="Times New Roman"/>
          <w:szCs w:val="22"/>
          <w:lang w:val="en-GB"/>
        </w:rPr>
        <w:t xml:space="preserve"> 1: </w:t>
      </w:r>
      <w:r w:rsidR="009979AE" w:rsidRPr="00830955">
        <w:rPr>
          <w:rFonts w:ascii="Times New Roman" w:hAnsi="Times New Roman"/>
          <w:szCs w:val="22"/>
          <w:lang w:val="en-GB"/>
        </w:rPr>
        <w:t xml:space="preserve">The </w:t>
      </w:r>
      <w:r w:rsidR="007A1F89" w:rsidRPr="00830955">
        <w:rPr>
          <w:rFonts w:ascii="Times New Roman" w:hAnsi="Times New Roman"/>
          <w:szCs w:val="22"/>
          <w:lang w:val="en-GB"/>
        </w:rPr>
        <w:t xml:space="preserve">Brain in </w:t>
      </w:r>
      <w:r w:rsidR="009979AE" w:rsidRPr="00830955">
        <w:rPr>
          <w:rFonts w:ascii="Times New Roman" w:hAnsi="Times New Roman"/>
          <w:szCs w:val="22"/>
          <w:lang w:val="en-GB"/>
        </w:rPr>
        <w:t>Actio</w:t>
      </w:r>
      <w:r w:rsidR="007A1F89" w:rsidRPr="00830955">
        <w:rPr>
          <w:rFonts w:ascii="Times New Roman" w:hAnsi="Times New Roman"/>
          <w:szCs w:val="22"/>
          <w:lang w:val="en-GB"/>
        </w:rPr>
        <w:t>n</w:t>
      </w:r>
      <w:r w:rsidR="00B24683" w:rsidRPr="00830955">
        <w:rPr>
          <w:rFonts w:ascii="Times New Roman" w:hAnsi="Times New Roman"/>
          <w:szCs w:val="22"/>
          <w:lang w:val="en-GB"/>
        </w:rPr>
        <w:t xml:space="preserve"> – The </w:t>
      </w:r>
      <w:r w:rsidR="008A7055" w:rsidRPr="00830955">
        <w:rPr>
          <w:rFonts w:ascii="Times New Roman" w:hAnsi="Times New Roman"/>
          <w:szCs w:val="22"/>
          <w:lang w:val="en-GB"/>
        </w:rPr>
        <w:t xml:space="preserve">Naturalistic Viewing </w:t>
      </w:r>
      <w:r w:rsidR="0031579F" w:rsidRPr="00830955">
        <w:rPr>
          <w:rFonts w:ascii="Times New Roman" w:hAnsi="Times New Roman"/>
          <w:szCs w:val="22"/>
          <w:lang w:val="en-GB"/>
        </w:rPr>
        <w:t>Action State (</w:t>
      </w:r>
      <w:r w:rsidR="008A7055" w:rsidRPr="00830955">
        <w:rPr>
          <w:rFonts w:ascii="Times New Roman" w:hAnsi="Times New Roman"/>
          <w:szCs w:val="22"/>
          <w:lang w:val="en-GB"/>
        </w:rPr>
        <w:t>NV-</w:t>
      </w:r>
      <w:r w:rsidR="0031579F" w:rsidRPr="00830955">
        <w:rPr>
          <w:rFonts w:ascii="Times New Roman" w:hAnsi="Times New Roman"/>
          <w:szCs w:val="22"/>
          <w:lang w:val="en-GB"/>
        </w:rPr>
        <w:t>AS)</w:t>
      </w:r>
      <w:bookmarkEnd w:id="5"/>
      <w:r w:rsidR="005B5A95" w:rsidRPr="00830955">
        <w:rPr>
          <w:rFonts w:ascii="Times New Roman" w:hAnsi="Times New Roman"/>
          <w:szCs w:val="22"/>
          <w:lang w:val="en-GB"/>
        </w:rPr>
        <w:t xml:space="preserve"> </w:t>
      </w:r>
      <w:bookmarkEnd w:id="6"/>
    </w:p>
    <w:p w14:paraId="5BBBEA0B" w14:textId="615615D2"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E92487">
        <w:rPr>
          <w:rFonts w:ascii="Times New Roman" w:hAnsi="Times New Roman" w:cs="Times New Roman"/>
          <w:b w:val="0"/>
          <w:color w:val="000000" w:themeColor="text1"/>
          <w:szCs w:val="22"/>
          <w:lang w:val="en-GB"/>
        </w:rPr>
        <w:t xml:space="preserve"> </w:t>
      </w:r>
      <w:r w:rsidR="00E92487">
        <w:rPr>
          <w:rFonts w:ascii="Times New Roman" w:hAnsi="Times New Roman" w:cs="Times New Roman"/>
          <w:b w:val="0"/>
          <w:color w:val="000000" w:themeColor="text1"/>
          <w:szCs w:val="22"/>
          <w:lang w:val="en-GB"/>
        </w:rPr>
        <w:fldChar w:fldCharType="begin">
          <w:fldData xml:space="preserve">PEVuZE5vdGU+PENpdGU+PEF1dGhvcj5XaWVyc2NoPC9BdXRob3I+PFllYXI+MjAyNDwvWWVhcj48
UmVjTnVtPjIzOTwvUmVjTnVtPjxEaXNwbGF5VGV4dD4oQ2FzYW5vdmEsIGV0IGFsLiAyMDEyOyBS
aXRjaGllLCBldCBhbC4gMjAxODsgV2VpcywgZXQgYWwuIDIwMjA7IFdpZXJzY2gsIGV0IGFsLiAy
MDI0OyBXaWVyc2NoLCBldCBhbC4gMjAyMzsgWmhhbmcsIGV0IGFsLiAyMDE4KTwvRGlzcGxheVRl
eHQ+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XaWVyc2NoPC9BdXRob3I+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XaWVyc2NoPC9BdXRob3I+PFllYXI+MjAyNDwvWWVhcj48
UmVjTnVtPjIzOTwvUmVjTnVtPjxEaXNwbGF5VGV4dD4oQ2FzYW5vdmEsIGV0IGFsLiAyMDEyOyBS
aXRjaGllLCBldCBhbC4gMjAxODsgV2VpcywgZXQgYWwuIDIwMjA7IFdpZXJzY2gsIGV0IGFsLiAy
MDI0OyBXaWVyc2NoLCBldCBhbC4gMjAyMzsgWmhhbmcsIGV0IGFsLiAyMDE4KTwvRGlzcGxheVRl
eHQ+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XaWVyc2NoPC9BdXRob3I+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E92487">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Casanova, et al. 2012; Ritchie, et al. 2018; Weis, et al. 2020; Wiersch, et al. 2024; Wiersch, et al. 2023; Zhang, et al. 2018)</w:t>
      </w:r>
      <w:r w:rsidR="00E92487">
        <w:rPr>
          <w:rFonts w:ascii="Times New Roman" w:hAnsi="Times New Roman" w:cs="Times New Roman"/>
          <w:b w:val="0"/>
          <w:color w:val="000000" w:themeColor="text1"/>
          <w:szCs w:val="22"/>
          <w:lang w:val="en-GB"/>
        </w:rPr>
        <w:fldChar w:fldCharType="end"/>
      </w:r>
      <w:r w:rsidR="00E92487">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7D53294C"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E92487">
        <w:rPr>
          <w:rFonts w:ascii="Times New Roman" w:hAnsi="Times New Roman"/>
          <w:b w:val="0"/>
          <w:color w:val="000000" w:themeColor="text1"/>
          <w:szCs w:val="22"/>
          <w:lang w:val="en-GB"/>
        </w:rPr>
        <w:t xml:space="preserve"> </w:t>
      </w:r>
      <w:r w:rsidR="00E92487">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Vanderwal&lt;/Author&gt;&lt;Year&gt;2017&lt;/Year&gt;&lt;RecNum&gt;141&lt;/RecNum&gt;&lt;DisplayText&gt;(Vanderwal, et al. 2017)&lt;/DisplayText&gt;&lt;record&gt;&lt;rec-number&gt;141&lt;/rec-number&gt;&lt;foreign-keys&gt;&lt;key app="EN" db-id="ve0frrz580r0z3evzfhpde509aavvdexsv5p" timestamp="1711119244" guid="06421b1f-a1e0-40ea-9820-bf6a6016fcfe"&gt;141&lt;/key&gt;&lt;/foreign-keys&gt;&lt;ref-type name="Journal Article"&gt;17&lt;/ref-type&gt;&lt;contributors&gt;&lt;authors&gt;&lt;author&gt;Vanderwal, T.&lt;/author&gt;&lt;author&gt;Eilbott, J.&lt;/author&gt;&lt;author&gt;Finn, E. S.&lt;/author&gt;&lt;author&gt;Craddock, R. C.&lt;/author&gt;&lt;author&gt;Turnbull, A.&lt;/author&gt;&lt;author&gt;Castellanos, F. X.&lt;/author&gt;&lt;/authors&gt;&lt;/contributors&gt;&lt;auth-address&gt;Yale University, 230 South Frontage Road, New Haven, CT 06520, USA. Electronic address: tamara.vanderwal@yale.edu.&amp;#xD;Yale University, 230 South Frontage Road, New Haven, CT 06520, USA.&amp;#xD;Child Mind Institute, 445 Park Avenue, New York, NY 10022, USA; Nathan Kline Institute for Psychiatric Research, 140 Old Orangeburg Road, Orangeburg, NY 10962, USA.&amp;#xD;Child Study Center at New York University Langone Medical Center, 1 Park Avenue, New York, NY 10016, USA.&lt;/auth-address&gt;&lt;titles&gt;&lt;title&gt;Individual differences in functional connectivity during naturalistic viewing conditions&lt;/title&gt;&lt;secondary-title&gt;Neuroimage&lt;/secondary-title&gt;&lt;/titles&gt;&lt;periodical&gt;&lt;full-title&gt;Neuroimage&lt;/full-title&gt;&lt;/periodical&gt;&lt;pages&gt;521-530&lt;/pages&gt;&lt;volume&gt;157&lt;/volume&gt;&lt;keywords&gt;&lt;keyword&gt;Identification algorithm&lt;/keyword&gt;&lt;keyword&gt;Inscapes&lt;/keyword&gt;&lt;keyword&gt;Movies&lt;/keyword&gt;&lt;keyword&gt;Naturalistic viewing&lt;/keyword&gt;&lt;keyword&gt;fMRI&lt;/keyword&gt;&lt;/keywords&gt;&lt;dates&gt;&lt;year&gt;2017&lt;/year&gt;&lt;pub-dates&gt;&lt;date&gt;Aug 15&lt;/date&gt;&lt;/pub-dates&gt;&lt;/dates&gt;&lt;isbn&gt;1095-9572 (Electronic)&amp;#xD;1053-8119 (Linking)&lt;/isbn&gt;&lt;accession-num&gt;28625875&lt;/accession-num&gt;&lt;urls&gt;&lt;related-urls&gt;&lt;url&gt;https://www.ncbi.nlm.nih.gov/pubmed/28625875&lt;/url&gt;&lt;/related-urls&gt;&lt;/urls&gt;&lt;electronic-resource-num&gt;10.1016/j.neuroimage.2017.06.027&lt;/electronic-resource-num&gt;&lt;/record&gt;&lt;/Cite&gt;&lt;/EndNote&gt;</w:instrText>
      </w:r>
      <w:r w:rsidR="00E92487">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Vanderwal, et al. 2017)</w:t>
      </w:r>
      <w:r w:rsidR="00E92487">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787BB224"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Weis, et al. 2020)&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Weis, et al. 2020)</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Schaefer, et al. 2018)&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Schaefer, et al. 2018)</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w:t>
      </w:r>
      <w:r w:rsidR="00E92487">
        <w:rPr>
          <w:rFonts w:ascii="Times New Roman" w:hAnsi="Times New Roman" w:cs="Times New Roman"/>
          <w:b w:val="0"/>
          <w:color w:val="000000" w:themeColor="text1"/>
          <w:szCs w:val="22"/>
          <w:lang w:val="en-GB"/>
        </w:rPr>
        <w:t>1</w:t>
      </w:r>
      <w:r w:rsidR="00DD13DD" w:rsidRPr="009B778F">
        <w:rPr>
          <w:rFonts w:ascii="Times New Roman" w:hAnsi="Times New Roman" w:cs="Times New Roman"/>
          <w:b w:val="0"/>
          <w:color w:val="000000" w:themeColor="text1"/>
          <w:szCs w:val="22"/>
          <w:lang w:val="en-GB"/>
        </w:rPr>
        <w:t xml:space="preserve">)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w:t>
      </w:r>
      <w:r w:rsidR="00F574FF" w:rsidRPr="009B778F">
        <w:rPr>
          <w:rFonts w:ascii="Times New Roman" w:hAnsi="Times New Roman" w:cs="Times New Roman"/>
          <w:b w:val="0"/>
          <w:bCs w:val="0"/>
          <w:szCs w:val="22"/>
          <w:lang w:val="en-GB"/>
        </w:rPr>
        <w:lastRenderedPageBreak/>
        <w:t xml:space="preserve">take particular care to control for confound leakage </w:t>
      </w:r>
      <w:r w:rsidR="00F574FF" w:rsidRPr="009B778F">
        <w:rPr>
          <w:rFonts w:ascii="Times New Roman" w:hAnsi="Times New Roman" w:cs="Times New Roman"/>
          <w:b w:val="0"/>
          <w:bCs w:val="0"/>
          <w:szCs w:val="22"/>
          <w:lang w:val="en-GB"/>
        </w:rPr>
        <w:fldChar w:fldCharType="begin"/>
      </w:r>
      <w:r w:rsidR="0005477E">
        <w:rPr>
          <w:rFonts w:ascii="Times New Roman" w:hAnsi="Times New Roman" w:cs="Times New Roman"/>
          <w:b w:val="0"/>
          <w:bCs w:val="0"/>
          <w:szCs w:val="22"/>
          <w:lang w:val="en-GB"/>
        </w:rPr>
        <w:instrText xml:space="preserve"> ADDIN EN.CITE &lt;EndNote&gt;&lt;Cite&gt;&lt;Author&gt;Hamdan&lt;/Author&gt;&lt;Year&gt;2022&lt;/Year&gt;&lt;RecNum&gt;237&lt;/RecNum&gt;&lt;DisplayText&gt;(Hamdan, et al. 2022)&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05477E">
        <w:rPr>
          <w:rFonts w:ascii="Times New Roman" w:hAnsi="Times New Roman" w:cs="Times New Roman"/>
          <w:b w:val="0"/>
          <w:bCs w:val="0"/>
          <w:noProof/>
          <w:szCs w:val="22"/>
          <w:lang w:val="en-GB"/>
        </w:rPr>
        <w:t>(Hamdan, et al. 2022)</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2313BC96"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05477E">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Nadeau 2003)&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05477E">
        <w:rPr>
          <w:rFonts w:ascii="Times New Roman" w:hAnsi="Times New Roman" w:cs="Times New Roman"/>
          <w:b w:val="0"/>
          <w:bCs w:val="0"/>
          <w:noProof/>
          <w:color w:val="000000" w:themeColor="text1"/>
          <w:szCs w:val="22"/>
          <w:lang w:val="en-GB"/>
        </w:rPr>
        <w:t>(Nadeau 2003)</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decoding </w:t>
      </w:r>
      <w:r w:rsidR="00D15D5E"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Fox, et al. 2014)&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Fox, et al. 2014)</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KFdlaXMsIGV0IGFsLiAyMDIwOyBaaGFuZywg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C9FbmROb3RlPn==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KFdlaXMsIGV0IGFsLiAyMDIwOyBaaGFuZywg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C9FbmROb3RlPn==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Weis, et al. 2020; Zhang, et al. 2018)</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Hugdahl, et al. 2015)&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Hugdahl, et al. 2015)</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classification based on NV-AS 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ihGaW5uLCBldCBhbC4gMjAxNzsgVmFuZGVyd2Fs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ihGaW5uLCBldCBhbC4gMjAxNzsgVmFuZGVyd2Fs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Finn, et al. 2017; Vanderwal, et al. 2017)</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KEtyb2xsLCBldCBhbC4gMjAyMyk8L0Rpc3Bs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Kroll, et al. 2023)</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76A3BCA8"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KE1jbmFtYXJhLCBldCBhbC4gMjAxNzsg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</w:fldData>
        </w:fldChar>
      </w:r>
      <w:r w:rsidR="0005477E">
        <w:rPr>
          <w:rFonts w:ascii="Times New Roman" w:hAnsi="Times New Roman" w:cs="Times New Roman"/>
          <w:b w:val="0"/>
          <w:color w:val="000000" w:themeColor="text1"/>
          <w:szCs w:val="22"/>
          <w:lang w:val="en-GB"/>
        </w:rPr>
        <w:instrText xml:space="preserve"> ADDIN EN.CITE </w:instrText>
      </w:r>
      <w:r w:rsidR="0005477E">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KE1jbmFtYXJhLCBldCBhbC4gMjAxNzsg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</w:fldData>
        </w:fldChar>
      </w:r>
      <w:r w:rsidR="0005477E">
        <w:rPr>
          <w:rFonts w:ascii="Times New Roman" w:hAnsi="Times New Roman" w:cs="Times New Roman"/>
          <w:b w:val="0"/>
          <w:color w:val="000000" w:themeColor="text1"/>
          <w:szCs w:val="22"/>
          <w:lang w:val="en-GB"/>
        </w:rPr>
        <w:instrText xml:space="preserve"> ADDIN EN.CITE.DATA </w:instrText>
      </w:r>
      <w:r w:rsidR="0005477E">
        <w:rPr>
          <w:rFonts w:ascii="Times New Roman" w:hAnsi="Times New Roman" w:cs="Times New Roman"/>
          <w:b w:val="0"/>
          <w:color w:val="000000" w:themeColor="text1"/>
          <w:szCs w:val="22"/>
          <w:lang w:val="en-GB"/>
        </w:rPr>
      </w:r>
      <w:r w:rsidR="0005477E">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Mcnamara, et al. 2017; Radford, et al. 2023)</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05477E">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Halpern 2000; Kimura 2000)&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05477E">
        <w:rPr>
          <w:rFonts w:ascii="Times New Roman" w:hAnsi="Times New Roman" w:cs="Times New Roman"/>
          <w:b w:val="0"/>
          <w:bCs w:val="0"/>
          <w:noProof/>
          <w:color w:val="000000" w:themeColor="text1"/>
          <w:szCs w:val="22"/>
          <w:lang w:val="en-GB"/>
        </w:rPr>
        <w:t>(Halpern 2000; Kimura 2000)</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05477E">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Hugdahl, et al. 2015)&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05477E">
        <w:rPr>
          <w:rFonts w:ascii="Times New Roman" w:hAnsi="Times New Roman" w:cs="Times New Roman"/>
          <w:b w:val="0"/>
          <w:noProof/>
          <w:color w:val="000000" w:themeColor="text1"/>
          <w:szCs w:val="22"/>
          <w:lang w:val="en-GB"/>
        </w:rPr>
        <w:t>(Hugdahl, et al. 2015)</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AE58C29" w14:textId="02C6C0BF" w:rsidR="00A82AA2"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7"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7"/>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6A25F79F"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ihCZXR6ZWwsIGV0IGFsLiAyMDIzOyBG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ihCZXR6ZWwsIGV0IGFsLiAyMDIzOyBG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Betzel, et al. 2023; Faskowitz, et al. 2020)</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between </w:t>
      </w:r>
      <w:r w:rsidR="001E3FC6" w:rsidRPr="009B778F">
        <w:rPr>
          <w:rFonts w:ascii="Times New Roman" w:hAnsi="Times New Roman"/>
          <w:b w:val="0"/>
          <w:color w:val="000000" w:themeColor="text1"/>
          <w:szCs w:val="22"/>
          <w:lang w:val="en-GB"/>
        </w:rPr>
        <w:lastRenderedPageBreak/>
        <w:t xml:space="preserve">pairs of brain regions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For each edge, i.e. connection between two brain parcels, this results in a time series - typically referred to as ‘edge time series’ (eTS)</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Betzel&lt;/Author&gt;&lt;Year&gt;2023&lt;/Year&gt;&lt;RecNum&gt;364&lt;/RecNum&gt;&lt;DisplayText&gt;(Betzel, et al. 2023)&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Betzel, et al. 2023)</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5255900B"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Hamdan&lt;/Author&gt;&lt;Year&gt;2022&lt;/Year&gt;&lt;RecNum&gt;237&lt;/RecNum&gt;&lt;DisplayText&gt;(Hamdan, et al. 2022)&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Hamdan, et al. 2022)</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CCC0BBE"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t>
      </w:r>
      <w:r w:rsidR="00993332">
        <w:rPr>
          <w:rFonts w:ascii="Times New Roman" w:hAnsi="Times New Roman"/>
          <w:b w:val="0"/>
          <w:color w:val="000000" w:themeColor="text1"/>
          <w:szCs w:val="22"/>
          <w:lang w:val="en-GB"/>
        </w:rPr>
        <w:t>of the movies</w:t>
      </w:r>
      <w:r w:rsidR="00E06219" w:rsidRPr="009B778F">
        <w:rPr>
          <w:rFonts w:ascii="Times New Roman" w:hAnsi="Times New Roman"/>
          <w:b w:val="0"/>
          <w:color w:val="000000" w:themeColor="text1"/>
          <w:szCs w:val="22"/>
          <w:lang w:val="en-GB"/>
        </w:rPr>
        <w:t xml:space="preserve">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2191CC3F"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8" w:name="_Ref174107173"/>
      <w:bookmarkStart w:id="9" w:name="_Ref179285042"/>
      <w:r w:rsidRPr="009B778F">
        <w:rPr>
          <w:rFonts w:ascii="Times New Roman" w:eastAsia="Times New Roman" w:hAnsi="Times New Roman" w:cs="Times New Roman"/>
          <w:i/>
          <w:iCs/>
          <w:color w:val="000000" w:themeColor="text1"/>
          <w:szCs w:val="22"/>
          <w:lang w:val="en-GB"/>
        </w:rPr>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8"/>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9"/>
    </w:p>
    <w:p w14:paraId="668A2B18" w14:textId="3E01D78A"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ihGaW5uLCBldCBhbC4gMjAyMDsgVmFu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ihGaW5uLCBldCBhbC4gMjAyMDsgVmFu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Finn, et al. 2020; Vanderwal, et al. 2017)</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w:t>
      </w:r>
      <w:r w:rsidR="0018230B" w:rsidRPr="009B778F">
        <w:rPr>
          <w:rFonts w:ascii="Times New Roman" w:hAnsi="Times New Roman"/>
          <w:b w:val="0"/>
          <w:color w:val="000000" w:themeColor="text1"/>
          <w:szCs w:val="22"/>
          <w:lang w:val="en-GB"/>
        </w:rPr>
        <w:lastRenderedPageBreak/>
        <w:t>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KERvbWVzLCBldCBhbC4gMjAxMDsgR2FyZGVu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KERvbWVzLCBldCBhbC4gMjAxMDsgR2FyZGVu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Domes, et al. 2010; Gardener, et al. 2013)</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Gross&lt;/Author&gt;&lt;Year&gt;1995&lt;/Year&gt;&lt;RecNum&gt;419&lt;/RecNum&gt;&lt;DisplayText&gt;(Gross and Levenson 1995; Westermann 1996)&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Gross and Levenson 1995; Westermann 1996)</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1336CCE5"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 </w:instrText>
      </w:r>
      <w:r w:rsidR="0005477E">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KExpLCBldCBhbC4gMjAyMyk8L0Rpc3BsYXlUZXh0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</w:fldData>
        </w:fldChar>
      </w:r>
      <w:r w:rsidR="0005477E">
        <w:rPr>
          <w:rFonts w:ascii="Times New Roman" w:hAnsi="Times New Roman"/>
          <w:b w:val="0"/>
          <w:color w:val="000000" w:themeColor="text1"/>
          <w:szCs w:val="22"/>
          <w:lang w:val="en-GB"/>
        </w:rPr>
        <w:instrText xml:space="preserve"> ADDIN EN.CITE.DATA </w:instrText>
      </w:r>
      <w:r w:rsidR="0005477E">
        <w:rPr>
          <w:rFonts w:ascii="Times New Roman" w:hAnsi="Times New Roman"/>
          <w:b w:val="0"/>
          <w:color w:val="000000" w:themeColor="text1"/>
          <w:szCs w:val="22"/>
          <w:lang w:val="en-GB"/>
        </w:rPr>
      </w:r>
      <w:r w:rsidR="0005477E">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Li, et al. 2023)</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67DBF561"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05477E">
        <w:rPr>
          <w:rFonts w:ascii="Times New Roman" w:hAnsi="Times New Roman"/>
          <w:b w:val="0"/>
          <w:color w:val="000000" w:themeColor="text1"/>
          <w:szCs w:val="22"/>
          <w:lang w:val="en-GB"/>
        </w:rPr>
        <w:instrText xml:space="preserve"> ADDIN EN.CITE &lt;EndNote&gt;&lt;Cite&gt;&lt;Author&gt;Fox&lt;/Author&gt;&lt;Year&gt;2014&lt;/Year&gt;&lt;RecNum&gt;371&lt;/RecNum&gt;&lt;DisplayText&gt;(Fox, et al. 2014)&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05477E">
        <w:rPr>
          <w:rFonts w:ascii="Times New Roman" w:hAnsi="Times New Roman"/>
          <w:b w:val="0"/>
          <w:noProof/>
          <w:color w:val="000000" w:themeColor="text1"/>
          <w:szCs w:val="22"/>
          <w:lang w:val="en-GB"/>
        </w:rPr>
        <w:t>(Fox, et al. 2014)</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1460CDFE" w14:textId="370DEB43" w:rsidR="00701669" w:rsidRPr="007A2E32"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 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0D31D0CE" w14:textId="77777777" w:rsidR="0005477E" w:rsidRPr="0005477E" w:rsidRDefault="00293B54" w:rsidP="0005477E">
      <w:pPr>
        <w:pStyle w:val="EndNoteBibliography"/>
        <w:rPr>
          <w:noProof/>
        </w:rPr>
      </w:pPr>
      <w:r w:rsidRPr="00701669">
        <w:rPr>
          <w:rFonts w:ascii="Times New Roman" w:hAnsi="Times New Roman" w:cs="Times New Roman"/>
          <w:szCs w:val="22"/>
          <w:lang w:val="en-GB"/>
        </w:rPr>
        <w:fldChar w:fldCharType="begin"/>
      </w:r>
      <w:r w:rsidRPr="00701669">
        <w:rPr>
          <w:rFonts w:ascii="Times New Roman" w:hAnsi="Times New Roman" w:cs="Times New Roman"/>
          <w:szCs w:val="22"/>
          <w:lang w:val="en-GB"/>
        </w:rPr>
        <w:instrText xml:space="preserve"> ADDIN EN.REFLIST </w:instrText>
      </w:r>
      <w:r w:rsidRPr="00701669">
        <w:rPr>
          <w:rFonts w:ascii="Times New Roman" w:hAnsi="Times New Roman" w:cs="Times New Roman"/>
          <w:szCs w:val="22"/>
          <w:lang w:val="en-GB"/>
        </w:rPr>
        <w:fldChar w:fldCharType="separate"/>
      </w:r>
      <w:r w:rsidR="00280B6E" w:rsidRPr="00701669">
        <w:rPr>
          <w:rFonts w:ascii="Times New Roman" w:hAnsi="Times New Roman" w:cs="Times New Roman"/>
          <w:szCs w:val="22"/>
          <w:lang w:val="en-GB"/>
        </w:rPr>
        <w:fldChar w:fldCharType="begin"/>
      </w:r>
      <w:r w:rsidR="00280B6E" w:rsidRPr="00701669">
        <w:rPr>
          <w:rFonts w:ascii="Times New Roman" w:hAnsi="Times New Roman" w:cs="Times New Roman"/>
          <w:szCs w:val="22"/>
          <w:lang w:val="en-GB"/>
        </w:rPr>
        <w:instrText xml:space="preserve"> ADDIN EN.REFLIST </w:instrText>
      </w:r>
      <w:r w:rsidR="00280B6E" w:rsidRPr="00701669">
        <w:rPr>
          <w:rFonts w:ascii="Times New Roman" w:hAnsi="Times New Roman" w:cs="Times New Roman"/>
          <w:szCs w:val="22"/>
          <w:lang w:val="en-GB"/>
        </w:rPr>
        <w:fldChar w:fldCharType="separate"/>
      </w:r>
      <w:r w:rsidR="0005477E" w:rsidRPr="0005477E">
        <w:rPr>
          <w:noProof/>
        </w:rPr>
        <w:t>Betzel, Richard F., Joshua Faskowitz, and Olaf Sporns</w:t>
      </w:r>
    </w:p>
    <w:p w14:paraId="476724A7" w14:textId="77777777" w:rsidR="0005477E" w:rsidRPr="0005477E" w:rsidRDefault="0005477E" w:rsidP="0005477E">
      <w:pPr>
        <w:pStyle w:val="EndNoteBibliography"/>
        <w:ind w:left="720" w:hanging="720"/>
        <w:rPr>
          <w:noProof/>
        </w:rPr>
      </w:pPr>
      <w:r w:rsidRPr="0005477E">
        <w:rPr>
          <w:noProof/>
        </w:rPr>
        <w:tab/>
        <w:t>2023</w:t>
      </w:r>
      <w:r w:rsidRPr="0005477E">
        <w:rPr>
          <w:noProof/>
        </w:rPr>
        <w:tab/>
        <w:t>Living on the edge: network neuroscience beyond nodes. Trends in Cognitive Sciences 27(11):1068-1084.</w:t>
      </w:r>
    </w:p>
    <w:p w14:paraId="28CBCFBC" w14:textId="77777777" w:rsidR="0005477E" w:rsidRPr="0005477E" w:rsidRDefault="0005477E" w:rsidP="0005477E">
      <w:pPr>
        <w:pStyle w:val="EndNoteBibliography"/>
        <w:rPr>
          <w:noProof/>
        </w:rPr>
      </w:pPr>
      <w:r w:rsidRPr="0005477E">
        <w:rPr>
          <w:noProof/>
        </w:rPr>
        <w:t>Cahill, Larry</w:t>
      </w:r>
    </w:p>
    <w:p w14:paraId="1568CD28" w14:textId="77777777" w:rsidR="0005477E" w:rsidRPr="0005477E" w:rsidRDefault="0005477E" w:rsidP="0005477E">
      <w:pPr>
        <w:pStyle w:val="EndNoteBibliography"/>
        <w:ind w:left="720" w:hanging="720"/>
        <w:rPr>
          <w:noProof/>
        </w:rPr>
      </w:pPr>
      <w:r w:rsidRPr="0005477E">
        <w:rPr>
          <w:noProof/>
        </w:rPr>
        <w:tab/>
        <w:t>2006</w:t>
      </w:r>
      <w:r w:rsidRPr="0005477E">
        <w:rPr>
          <w:noProof/>
        </w:rPr>
        <w:tab/>
        <w:t>Why sex matters for neuroscience. Nature Reviews Neuroscience 7(6):477-484.</w:t>
      </w:r>
    </w:p>
    <w:p w14:paraId="57C655D5" w14:textId="77777777" w:rsidR="0005477E" w:rsidRPr="0005477E" w:rsidRDefault="0005477E" w:rsidP="0005477E">
      <w:pPr>
        <w:pStyle w:val="EndNoteBibliography"/>
        <w:rPr>
          <w:noProof/>
        </w:rPr>
      </w:pPr>
      <w:r w:rsidRPr="0005477E">
        <w:rPr>
          <w:noProof/>
        </w:rPr>
        <w:t>Casanova, R, et al.</w:t>
      </w:r>
    </w:p>
    <w:p w14:paraId="62B73C83" w14:textId="77777777" w:rsidR="0005477E" w:rsidRPr="0005477E" w:rsidRDefault="0005477E" w:rsidP="0005477E">
      <w:pPr>
        <w:pStyle w:val="EndNoteBibliography"/>
        <w:ind w:left="720" w:hanging="720"/>
        <w:rPr>
          <w:noProof/>
        </w:rPr>
      </w:pPr>
      <w:r w:rsidRPr="0005477E">
        <w:rPr>
          <w:noProof/>
        </w:rPr>
        <w:tab/>
        <w:t>2012</w:t>
      </w:r>
      <w:r w:rsidRPr="0005477E">
        <w:rPr>
          <w:noProof/>
        </w:rPr>
        <w:tab/>
        <w:t>Combining Graph and Machine Learning Methods to Analyze Differences in Functional Connectivity Across Sex. The Open Neuroimaging Journal 6:1-9.</w:t>
      </w:r>
    </w:p>
    <w:p w14:paraId="59B16674" w14:textId="77777777" w:rsidR="0005477E" w:rsidRPr="0005477E" w:rsidRDefault="0005477E" w:rsidP="0005477E">
      <w:pPr>
        <w:pStyle w:val="EndNoteBibliography"/>
        <w:rPr>
          <w:noProof/>
        </w:rPr>
      </w:pPr>
      <w:r w:rsidRPr="0005477E">
        <w:rPr>
          <w:noProof/>
        </w:rPr>
        <w:t>Domes, G., et al.</w:t>
      </w:r>
    </w:p>
    <w:p w14:paraId="13BB4CAD" w14:textId="77777777" w:rsidR="0005477E" w:rsidRPr="0005477E" w:rsidRDefault="0005477E" w:rsidP="0005477E">
      <w:pPr>
        <w:pStyle w:val="EndNoteBibliography"/>
        <w:ind w:left="720" w:hanging="720"/>
        <w:rPr>
          <w:noProof/>
        </w:rPr>
      </w:pPr>
      <w:r w:rsidRPr="0005477E">
        <w:rPr>
          <w:noProof/>
        </w:rPr>
        <w:tab/>
        <w:t>2010</w:t>
      </w:r>
      <w:r w:rsidRPr="0005477E">
        <w:rPr>
          <w:noProof/>
        </w:rPr>
        <w:tab/>
        <w:t>The neural correlates of sex differences in emotional reactivity and emotion regulation. Hum Brain Mapp 31(5):758-69.</w:t>
      </w:r>
    </w:p>
    <w:p w14:paraId="2E707DCA" w14:textId="77777777" w:rsidR="0005477E" w:rsidRPr="0005477E" w:rsidRDefault="0005477E" w:rsidP="0005477E">
      <w:pPr>
        <w:pStyle w:val="EndNoteBibliography"/>
        <w:rPr>
          <w:noProof/>
        </w:rPr>
      </w:pPr>
      <w:r w:rsidRPr="0005477E">
        <w:rPr>
          <w:noProof/>
        </w:rPr>
        <w:t>Eickhoff, S. B., M. Milham, and T. Vanderwal</w:t>
      </w:r>
    </w:p>
    <w:p w14:paraId="240C1A5E" w14:textId="77777777" w:rsidR="0005477E" w:rsidRPr="0005477E" w:rsidRDefault="0005477E" w:rsidP="0005477E">
      <w:pPr>
        <w:pStyle w:val="EndNoteBibliography"/>
        <w:ind w:left="720" w:hanging="720"/>
        <w:rPr>
          <w:noProof/>
        </w:rPr>
      </w:pPr>
      <w:r w:rsidRPr="0005477E">
        <w:rPr>
          <w:noProof/>
        </w:rPr>
        <w:tab/>
        <w:t>2020</w:t>
      </w:r>
      <w:r w:rsidRPr="0005477E">
        <w:rPr>
          <w:noProof/>
        </w:rPr>
        <w:tab/>
        <w:t>Towards clinical applications of movie fMRI. Neuroimage 217:116860.</w:t>
      </w:r>
    </w:p>
    <w:p w14:paraId="11D82A3F" w14:textId="77777777" w:rsidR="0005477E" w:rsidRPr="0005477E" w:rsidRDefault="0005477E" w:rsidP="0005477E">
      <w:pPr>
        <w:pStyle w:val="EndNoteBibliography"/>
        <w:rPr>
          <w:noProof/>
        </w:rPr>
      </w:pPr>
      <w:r w:rsidRPr="0005477E">
        <w:rPr>
          <w:noProof/>
        </w:rPr>
        <w:t>Ekman, P., and W. V. Friesen</w:t>
      </w:r>
    </w:p>
    <w:p w14:paraId="4B0A0B8E" w14:textId="77777777" w:rsidR="0005477E" w:rsidRPr="0005477E" w:rsidRDefault="0005477E" w:rsidP="0005477E">
      <w:pPr>
        <w:pStyle w:val="EndNoteBibliography"/>
        <w:ind w:left="720" w:hanging="720"/>
        <w:rPr>
          <w:noProof/>
        </w:rPr>
      </w:pPr>
      <w:r w:rsidRPr="0005477E">
        <w:rPr>
          <w:noProof/>
        </w:rPr>
        <w:tab/>
        <w:t>1971</w:t>
      </w:r>
      <w:r w:rsidRPr="0005477E">
        <w:rPr>
          <w:noProof/>
        </w:rPr>
        <w:tab/>
        <w:t>Constants across cultures in the face and emotion. J Pers Soc Psychol 17(2):124-9.</w:t>
      </w:r>
    </w:p>
    <w:p w14:paraId="10C6EEA5" w14:textId="77777777" w:rsidR="0005477E" w:rsidRPr="0005477E" w:rsidRDefault="0005477E" w:rsidP="0005477E">
      <w:pPr>
        <w:pStyle w:val="EndNoteBibliography"/>
        <w:rPr>
          <w:noProof/>
        </w:rPr>
      </w:pPr>
      <w:r w:rsidRPr="0005477E">
        <w:rPr>
          <w:noProof/>
        </w:rPr>
        <w:t>Faskowitz, Joshua, et al.</w:t>
      </w:r>
    </w:p>
    <w:p w14:paraId="226E2A2C" w14:textId="77777777" w:rsidR="0005477E" w:rsidRPr="0005477E" w:rsidRDefault="0005477E" w:rsidP="0005477E">
      <w:pPr>
        <w:pStyle w:val="EndNoteBibliography"/>
        <w:ind w:left="720" w:hanging="720"/>
        <w:rPr>
          <w:noProof/>
        </w:rPr>
      </w:pPr>
      <w:r w:rsidRPr="0005477E">
        <w:rPr>
          <w:noProof/>
        </w:rPr>
        <w:tab/>
        <w:t>2020</w:t>
      </w:r>
      <w:r w:rsidRPr="0005477E">
        <w:rPr>
          <w:noProof/>
        </w:rPr>
        <w:tab/>
        <w:t>Edge-centric functional network representations of human cerebral cortex reveal overlapping system-level architecture. Nature Neuroscience 23(12):1644-1654.</w:t>
      </w:r>
    </w:p>
    <w:p w14:paraId="06BD2040" w14:textId="77777777" w:rsidR="0005477E" w:rsidRPr="0005477E" w:rsidRDefault="0005477E" w:rsidP="0005477E">
      <w:pPr>
        <w:pStyle w:val="EndNoteBibliography"/>
        <w:rPr>
          <w:noProof/>
        </w:rPr>
      </w:pPr>
      <w:r w:rsidRPr="0005477E">
        <w:rPr>
          <w:noProof/>
        </w:rPr>
        <w:t>Finn, E. S., et al.</w:t>
      </w:r>
    </w:p>
    <w:p w14:paraId="71A16063" w14:textId="77777777" w:rsidR="0005477E" w:rsidRPr="0005477E" w:rsidRDefault="0005477E" w:rsidP="0005477E">
      <w:pPr>
        <w:pStyle w:val="EndNoteBibliography"/>
        <w:ind w:left="720" w:hanging="720"/>
        <w:rPr>
          <w:noProof/>
        </w:rPr>
      </w:pPr>
      <w:r w:rsidRPr="0005477E">
        <w:rPr>
          <w:noProof/>
        </w:rPr>
        <w:tab/>
        <w:t>2020</w:t>
      </w:r>
      <w:r w:rsidRPr="0005477E">
        <w:rPr>
          <w:noProof/>
        </w:rPr>
        <w:tab/>
        <w:t>Idiosynchrony: From shared responses to individual differences during naturalistic neuroimaging. Neuroimage 215:116828.</w:t>
      </w:r>
    </w:p>
    <w:p w14:paraId="0FDC1491" w14:textId="77777777" w:rsidR="0005477E" w:rsidRPr="0005477E" w:rsidRDefault="0005477E" w:rsidP="0005477E">
      <w:pPr>
        <w:pStyle w:val="EndNoteBibliography"/>
        <w:rPr>
          <w:noProof/>
        </w:rPr>
      </w:pPr>
      <w:r w:rsidRPr="0005477E">
        <w:rPr>
          <w:noProof/>
        </w:rPr>
        <w:t>Finn, E. S., et al.</w:t>
      </w:r>
    </w:p>
    <w:p w14:paraId="7161FAD2" w14:textId="77777777" w:rsidR="0005477E" w:rsidRPr="0005477E" w:rsidRDefault="0005477E" w:rsidP="0005477E">
      <w:pPr>
        <w:pStyle w:val="EndNoteBibliography"/>
        <w:ind w:left="720" w:hanging="720"/>
        <w:rPr>
          <w:noProof/>
        </w:rPr>
      </w:pPr>
      <w:r w:rsidRPr="0005477E">
        <w:rPr>
          <w:noProof/>
        </w:rPr>
        <w:tab/>
        <w:t>2017</w:t>
      </w:r>
      <w:r w:rsidRPr="0005477E">
        <w:rPr>
          <w:noProof/>
        </w:rPr>
        <w:tab/>
        <w:t>Can brain state be manipulated to emphasize individual differences in functional connectivity? Neuroimage 160:140-151.</w:t>
      </w:r>
    </w:p>
    <w:p w14:paraId="73ADEB81" w14:textId="77777777" w:rsidR="0005477E" w:rsidRPr="0005477E" w:rsidRDefault="0005477E" w:rsidP="0005477E">
      <w:pPr>
        <w:pStyle w:val="EndNoteBibliography"/>
        <w:rPr>
          <w:noProof/>
        </w:rPr>
      </w:pPr>
      <w:r w:rsidRPr="0005477E">
        <w:rPr>
          <w:noProof/>
        </w:rPr>
        <w:t>Fox, Peter T., et al.</w:t>
      </w:r>
    </w:p>
    <w:p w14:paraId="4E34477B" w14:textId="77777777" w:rsidR="0005477E" w:rsidRPr="0005477E" w:rsidRDefault="0005477E" w:rsidP="0005477E">
      <w:pPr>
        <w:pStyle w:val="EndNoteBibliography"/>
        <w:ind w:left="720" w:hanging="720"/>
        <w:rPr>
          <w:noProof/>
        </w:rPr>
      </w:pPr>
      <w:r w:rsidRPr="0005477E">
        <w:rPr>
          <w:noProof/>
        </w:rPr>
        <w:tab/>
        <w:t>2014</w:t>
      </w:r>
      <w:r w:rsidRPr="0005477E">
        <w:rPr>
          <w:noProof/>
        </w:rPr>
        <w:tab/>
        <w:t>Meta-Analysis in Human Neuroimaging: Computational Modeling of Large-Scale Databases. Annual Review of Neuroscience 37(1):409-434.</w:t>
      </w:r>
    </w:p>
    <w:p w14:paraId="1414BCCD" w14:textId="77777777" w:rsidR="0005477E" w:rsidRPr="0005477E" w:rsidRDefault="0005477E" w:rsidP="0005477E">
      <w:pPr>
        <w:pStyle w:val="EndNoteBibliography"/>
        <w:rPr>
          <w:noProof/>
        </w:rPr>
      </w:pPr>
      <w:r w:rsidRPr="0005477E">
        <w:rPr>
          <w:noProof/>
        </w:rPr>
        <w:t>Gardener, Elyse K. T., et al.</w:t>
      </w:r>
    </w:p>
    <w:p w14:paraId="1BC1D855" w14:textId="77777777" w:rsidR="0005477E" w:rsidRPr="0005477E" w:rsidRDefault="0005477E" w:rsidP="0005477E">
      <w:pPr>
        <w:pStyle w:val="EndNoteBibliography"/>
        <w:ind w:left="720" w:hanging="720"/>
        <w:rPr>
          <w:noProof/>
        </w:rPr>
      </w:pPr>
      <w:r w:rsidRPr="0005477E">
        <w:rPr>
          <w:noProof/>
        </w:rPr>
        <w:tab/>
        <w:t>2013</w:t>
      </w:r>
      <w:r w:rsidRPr="0005477E">
        <w:rPr>
          <w:noProof/>
        </w:rPr>
        <w:tab/>
        <w:t>Sex Differences and Emotion Regulation: An Event-Related Potential Study. PLoS ONE 8(10):e73475.</w:t>
      </w:r>
    </w:p>
    <w:p w14:paraId="48FEE41A" w14:textId="77777777" w:rsidR="0005477E" w:rsidRPr="0005477E" w:rsidRDefault="0005477E" w:rsidP="0005477E">
      <w:pPr>
        <w:pStyle w:val="EndNoteBibliography"/>
        <w:rPr>
          <w:noProof/>
        </w:rPr>
      </w:pPr>
      <w:r w:rsidRPr="0005477E">
        <w:rPr>
          <w:noProof/>
        </w:rPr>
        <w:t>Gobinath, Aarthi R., Elena Choleris, and Liisa A.M. Galea</w:t>
      </w:r>
    </w:p>
    <w:p w14:paraId="0EB913DA" w14:textId="77777777" w:rsidR="0005477E" w:rsidRPr="0005477E" w:rsidRDefault="0005477E" w:rsidP="0005477E">
      <w:pPr>
        <w:pStyle w:val="EndNoteBibliography"/>
        <w:ind w:left="720" w:hanging="720"/>
        <w:rPr>
          <w:noProof/>
        </w:rPr>
      </w:pPr>
      <w:r w:rsidRPr="0005477E">
        <w:rPr>
          <w:noProof/>
        </w:rPr>
        <w:tab/>
        <w:t>2017</w:t>
      </w:r>
      <w:r w:rsidRPr="0005477E">
        <w:rPr>
          <w:noProof/>
        </w:rPr>
        <w:tab/>
        <w:t>Sex, hormones, and genotype interact to influence psychiatric disease, treatment, and behavioral research. Journal of Neuroscience Research 95(1-2):50-64.</w:t>
      </w:r>
    </w:p>
    <w:p w14:paraId="1770B7B3" w14:textId="77777777" w:rsidR="0005477E" w:rsidRPr="0005477E" w:rsidRDefault="0005477E" w:rsidP="0005477E">
      <w:pPr>
        <w:pStyle w:val="EndNoteBibliography"/>
        <w:rPr>
          <w:noProof/>
        </w:rPr>
      </w:pPr>
      <w:r w:rsidRPr="0005477E">
        <w:rPr>
          <w:noProof/>
        </w:rPr>
        <w:t>Gross, James J., and Robert W. Levenson</w:t>
      </w:r>
    </w:p>
    <w:p w14:paraId="00C92335" w14:textId="77777777" w:rsidR="0005477E" w:rsidRPr="0005477E" w:rsidRDefault="0005477E" w:rsidP="0005477E">
      <w:pPr>
        <w:pStyle w:val="EndNoteBibliography"/>
        <w:ind w:left="720" w:hanging="720"/>
        <w:rPr>
          <w:noProof/>
        </w:rPr>
      </w:pPr>
      <w:r w:rsidRPr="0005477E">
        <w:rPr>
          <w:noProof/>
        </w:rPr>
        <w:tab/>
        <w:t>1995</w:t>
      </w:r>
      <w:r w:rsidRPr="0005477E">
        <w:rPr>
          <w:noProof/>
        </w:rPr>
        <w:tab/>
        <w:t>Emotion elicitation using films. Cognition and Emotion 9(1):87-108.</w:t>
      </w:r>
    </w:p>
    <w:p w14:paraId="3C875DD0" w14:textId="77777777" w:rsidR="0005477E" w:rsidRPr="0005477E" w:rsidRDefault="0005477E" w:rsidP="0005477E">
      <w:pPr>
        <w:pStyle w:val="EndNoteBibliography"/>
        <w:rPr>
          <w:noProof/>
        </w:rPr>
      </w:pPr>
      <w:r w:rsidRPr="0005477E">
        <w:rPr>
          <w:noProof/>
        </w:rPr>
        <w:t>Halpern, D.F.</w:t>
      </w:r>
    </w:p>
    <w:p w14:paraId="5BAF3841" w14:textId="77777777" w:rsidR="0005477E" w:rsidRPr="0005477E" w:rsidRDefault="0005477E" w:rsidP="0005477E">
      <w:pPr>
        <w:pStyle w:val="EndNoteBibliography"/>
        <w:ind w:left="720" w:hanging="720"/>
        <w:rPr>
          <w:noProof/>
        </w:rPr>
      </w:pPr>
      <w:r w:rsidRPr="0005477E">
        <w:rPr>
          <w:noProof/>
        </w:rPr>
        <w:tab/>
        <w:t>2000</w:t>
      </w:r>
      <w:r w:rsidRPr="0005477E">
        <w:rPr>
          <w:noProof/>
        </w:rPr>
        <w:tab/>
        <w:t>Sex Differences in Cognitive Abilities. Mahwah, NJ: Lawrence Erlbaum Associates Inc.</w:t>
      </w:r>
    </w:p>
    <w:p w14:paraId="6D65E9C9" w14:textId="77777777" w:rsidR="0005477E" w:rsidRPr="0005477E" w:rsidRDefault="0005477E" w:rsidP="0005477E">
      <w:pPr>
        <w:pStyle w:val="EndNoteBibliography"/>
        <w:rPr>
          <w:noProof/>
        </w:rPr>
      </w:pPr>
      <w:r w:rsidRPr="0005477E">
        <w:rPr>
          <w:noProof/>
        </w:rPr>
        <w:t>Hamdan, Sami, et al.</w:t>
      </w:r>
    </w:p>
    <w:p w14:paraId="516268C0" w14:textId="77777777" w:rsidR="0005477E" w:rsidRPr="0005477E" w:rsidRDefault="0005477E" w:rsidP="0005477E">
      <w:pPr>
        <w:pStyle w:val="EndNoteBibliography"/>
        <w:ind w:left="720" w:hanging="720"/>
        <w:rPr>
          <w:noProof/>
        </w:rPr>
      </w:pPr>
      <w:r w:rsidRPr="0005477E">
        <w:rPr>
          <w:noProof/>
        </w:rPr>
        <w:tab/>
        <w:t>2022</w:t>
      </w:r>
      <w:r w:rsidRPr="0005477E">
        <w:rPr>
          <w:noProof/>
        </w:rPr>
        <w:tab/>
        <w:t>Confound-leakage: confound removal in machine learning leads to leakage. GigaScience 12.</w:t>
      </w:r>
    </w:p>
    <w:p w14:paraId="4C57F87C" w14:textId="77777777" w:rsidR="0005477E" w:rsidRPr="0005477E" w:rsidRDefault="0005477E" w:rsidP="0005477E">
      <w:pPr>
        <w:pStyle w:val="EndNoteBibliography"/>
        <w:rPr>
          <w:noProof/>
        </w:rPr>
      </w:pPr>
      <w:r w:rsidRPr="0005477E">
        <w:rPr>
          <w:noProof/>
        </w:rPr>
        <w:t>Hugdahl, Kenneth, et al.</w:t>
      </w:r>
    </w:p>
    <w:p w14:paraId="09EF7176" w14:textId="77777777" w:rsidR="0005477E" w:rsidRPr="0005477E" w:rsidRDefault="0005477E" w:rsidP="0005477E">
      <w:pPr>
        <w:pStyle w:val="EndNoteBibliography"/>
        <w:ind w:left="720" w:hanging="720"/>
        <w:rPr>
          <w:noProof/>
        </w:rPr>
      </w:pPr>
      <w:r w:rsidRPr="0005477E">
        <w:rPr>
          <w:noProof/>
        </w:rPr>
        <w:tab/>
        <w:t>2015</w:t>
      </w:r>
      <w:r w:rsidRPr="0005477E">
        <w:rPr>
          <w:noProof/>
        </w:rPr>
        <w:tab/>
        <w:t>On the existence of a generalized non-specific task-dependent network. Frontiers in Human Neuroscience 9.</w:t>
      </w:r>
    </w:p>
    <w:p w14:paraId="5A69F126" w14:textId="77777777" w:rsidR="0005477E" w:rsidRPr="0005477E" w:rsidRDefault="0005477E" w:rsidP="0005477E">
      <w:pPr>
        <w:pStyle w:val="EndNoteBibliography"/>
        <w:rPr>
          <w:noProof/>
        </w:rPr>
      </w:pPr>
      <w:r w:rsidRPr="0005477E">
        <w:rPr>
          <w:noProof/>
        </w:rPr>
        <w:t>Joel, Daphna, et al.</w:t>
      </w:r>
    </w:p>
    <w:p w14:paraId="3F525481" w14:textId="77777777" w:rsidR="0005477E" w:rsidRPr="0005477E" w:rsidRDefault="0005477E" w:rsidP="0005477E">
      <w:pPr>
        <w:pStyle w:val="EndNoteBibliography"/>
        <w:ind w:left="720" w:hanging="720"/>
        <w:rPr>
          <w:noProof/>
        </w:rPr>
      </w:pPr>
      <w:r w:rsidRPr="0005477E">
        <w:rPr>
          <w:noProof/>
        </w:rPr>
        <w:tab/>
        <w:t>2015</w:t>
      </w:r>
      <w:r w:rsidRPr="0005477E">
        <w:rPr>
          <w:noProof/>
        </w:rPr>
        <w:tab/>
        <w:t>Sex beyond the genitalia: The human brain mosaic. Proceedings of the National Academy of Sciences 112(50):15468-15473.</w:t>
      </w:r>
    </w:p>
    <w:p w14:paraId="691DAC02" w14:textId="77777777" w:rsidR="0005477E" w:rsidRPr="0005477E" w:rsidRDefault="0005477E" w:rsidP="0005477E">
      <w:pPr>
        <w:pStyle w:val="EndNoteBibliography"/>
        <w:rPr>
          <w:noProof/>
        </w:rPr>
      </w:pPr>
      <w:r w:rsidRPr="0005477E">
        <w:rPr>
          <w:noProof/>
        </w:rPr>
        <w:lastRenderedPageBreak/>
        <w:t>Kimura, D.</w:t>
      </w:r>
    </w:p>
    <w:p w14:paraId="29874750" w14:textId="77777777" w:rsidR="0005477E" w:rsidRPr="0005477E" w:rsidRDefault="0005477E" w:rsidP="0005477E">
      <w:pPr>
        <w:pStyle w:val="EndNoteBibliography"/>
        <w:ind w:left="720" w:hanging="720"/>
        <w:rPr>
          <w:noProof/>
        </w:rPr>
      </w:pPr>
      <w:r w:rsidRPr="0005477E">
        <w:rPr>
          <w:noProof/>
        </w:rPr>
        <w:tab/>
        <w:t>2000</w:t>
      </w:r>
      <w:r w:rsidRPr="0005477E">
        <w:rPr>
          <w:noProof/>
        </w:rPr>
        <w:tab/>
        <w:t>Sex &amp; Cognition. Cambridge, MA: MIT Press.</w:t>
      </w:r>
    </w:p>
    <w:p w14:paraId="120BE119" w14:textId="77777777" w:rsidR="0005477E" w:rsidRPr="0005477E" w:rsidRDefault="0005477E" w:rsidP="0005477E">
      <w:pPr>
        <w:pStyle w:val="EndNoteBibliography"/>
        <w:rPr>
          <w:noProof/>
        </w:rPr>
      </w:pPr>
      <w:r w:rsidRPr="0005477E">
        <w:rPr>
          <w:noProof/>
        </w:rPr>
        <w:t>Kroll, J. P., et al.</w:t>
      </w:r>
    </w:p>
    <w:p w14:paraId="3FBDDD7A" w14:textId="77777777" w:rsidR="0005477E" w:rsidRPr="0005477E" w:rsidRDefault="0005477E" w:rsidP="0005477E">
      <w:pPr>
        <w:pStyle w:val="EndNoteBibliography"/>
        <w:ind w:left="720" w:hanging="720"/>
        <w:rPr>
          <w:noProof/>
        </w:rPr>
      </w:pPr>
      <w:r w:rsidRPr="0005477E">
        <w:rPr>
          <w:noProof/>
        </w:rPr>
        <w:tab/>
        <w:t>2023</w:t>
      </w:r>
      <w:r w:rsidRPr="0005477E">
        <w:rPr>
          <w:noProof/>
        </w:rPr>
        <w:tab/>
        <w:t>Naturalistic viewing increases individual identifiability based on connectivity within functional brain networks. Neuroimage 273:120083.</w:t>
      </w:r>
    </w:p>
    <w:p w14:paraId="2DF7C919" w14:textId="77777777" w:rsidR="0005477E" w:rsidRPr="0005477E" w:rsidRDefault="0005477E" w:rsidP="0005477E">
      <w:pPr>
        <w:pStyle w:val="EndNoteBibliography"/>
        <w:rPr>
          <w:noProof/>
        </w:rPr>
      </w:pPr>
      <w:r w:rsidRPr="0005477E">
        <w:rPr>
          <w:noProof/>
        </w:rPr>
        <w:t>Kröll, Jean-Philippe, et al.</w:t>
      </w:r>
    </w:p>
    <w:p w14:paraId="602FECA7" w14:textId="77777777" w:rsidR="0005477E" w:rsidRPr="0005477E" w:rsidRDefault="0005477E" w:rsidP="0005477E">
      <w:pPr>
        <w:pStyle w:val="EndNoteBibliography"/>
        <w:ind w:left="720" w:hanging="720"/>
        <w:rPr>
          <w:noProof/>
        </w:rPr>
      </w:pPr>
      <w:r w:rsidRPr="0005477E">
        <w:rPr>
          <w:noProof/>
        </w:rPr>
        <w:tab/>
        <w:t>2024</w:t>
      </w:r>
      <w:r w:rsidRPr="0005477E">
        <w:rPr>
          <w:noProof/>
        </w:rPr>
        <w:tab/>
        <w:t>Test–Retest Reliability of Meta Analytic Networks During Naturalistic Viewing. bioRxiv:2024.05.15.594266.</w:t>
      </w:r>
    </w:p>
    <w:p w14:paraId="14381F4B" w14:textId="77777777" w:rsidR="0005477E" w:rsidRPr="0005477E" w:rsidRDefault="0005477E" w:rsidP="0005477E">
      <w:pPr>
        <w:pStyle w:val="EndNoteBibliography"/>
        <w:rPr>
          <w:noProof/>
        </w:rPr>
      </w:pPr>
      <w:r w:rsidRPr="0005477E">
        <w:rPr>
          <w:noProof/>
        </w:rPr>
        <w:t>Lettieri, Giada, et al.</w:t>
      </w:r>
    </w:p>
    <w:p w14:paraId="748FE249" w14:textId="77777777" w:rsidR="0005477E" w:rsidRPr="0005477E" w:rsidRDefault="0005477E" w:rsidP="0005477E">
      <w:pPr>
        <w:pStyle w:val="EndNoteBibliography"/>
        <w:ind w:left="720" w:hanging="720"/>
        <w:rPr>
          <w:noProof/>
        </w:rPr>
      </w:pPr>
      <w:r w:rsidRPr="0005477E">
        <w:rPr>
          <w:noProof/>
        </w:rPr>
        <w:tab/>
        <w:t>2019</w:t>
      </w:r>
      <w:r w:rsidRPr="0005477E">
        <w:rPr>
          <w:noProof/>
        </w:rPr>
        <w:tab/>
        <w:t>Emotionotopy in the human right temporo-parietal cortex. Nature Communications 10(1).</w:t>
      </w:r>
    </w:p>
    <w:p w14:paraId="5A2E10E8" w14:textId="77777777" w:rsidR="0005477E" w:rsidRPr="0005477E" w:rsidRDefault="0005477E" w:rsidP="0005477E">
      <w:pPr>
        <w:pStyle w:val="EndNoteBibliography"/>
        <w:rPr>
          <w:noProof/>
        </w:rPr>
      </w:pPr>
      <w:r w:rsidRPr="0005477E">
        <w:rPr>
          <w:noProof/>
        </w:rPr>
        <w:t>Li, X., et al.</w:t>
      </w:r>
    </w:p>
    <w:p w14:paraId="4CFD4ABC" w14:textId="77777777" w:rsidR="0005477E" w:rsidRPr="0005477E" w:rsidRDefault="0005477E" w:rsidP="0005477E">
      <w:pPr>
        <w:pStyle w:val="EndNoteBibliography"/>
        <w:ind w:left="720" w:hanging="720"/>
        <w:rPr>
          <w:noProof/>
        </w:rPr>
      </w:pPr>
      <w:r w:rsidRPr="0005477E">
        <w:rPr>
          <w:noProof/>
        </w:rPr>
        <w:tab/>
        <w:t>2023</w:t>
      </w:r>
      <w:r w:rsidRPr="0005477E">
        <w:rPr>
          <w:noProof/>
        </w:rPr>
        <w:tab/>
        <w:t>A topography-based predictive framework for naturalistic viewing fMRI. Neuroimage 277:120245.</w:t>
      </w:r>
    </w:p>
    <w:p w14:paraId="5745FC47" w14:textId="77777777" w:rsidR="0005477E" w:rsidRPr="0005477E" w:rsidRDefault="0005477E" w:rsidP="0005477E">
      <w:pPr>
        <w:pStyle w:val="EndNoteBibliography"/>
        <w:rPr>
          <w:noProof/>
        </w:rPr>
      </w:pPr>
      <w:r w:rsidRPr="0005477E">
        <w:rPr>
          <w:noProof/>
        </w:rPr>
        <w:t>Mcnamara, Quinten, Alejandro De La Vega, and Tal Yarkoni</w:t>
      </w:r>
    </w:p>
    <w:p w14:paraId="2725BBE7" w14:textId="77777777" w:rsidR="0005477E" w:rsidRPr="0005477E" w:rsidRDefault="0005477E" w:rsidP="0005477E">
      <w:pPr>
        <w:pStyle w:val="EndNoteBibliography"/>
        <w:ind w:left="720" w:hanging="720"/>
        <w:rPr>
          <w:noProof/>
        </w:rPr>
      </w:pPr>
      <w:r w:rsidRPr="0005477E">
        <w:rPr>
          <w:noProof/>
        </w:rPr>
        <w:tab/>
        <w:t>2017</w:t>
      </w:r>
      <w:r w:rsidRPr="0005477E">
        <w:rPr>
          <w:noProof/>
        </w:rPr>
        <w:tab/>
        <w:t>Developing a Comprehensive Framework for Multimodal Feature Extraction. Proceedings of the 23rd ACM SIGKDD International Conference on Knowledge Discovery and Data Mining, 2017, pp. 1567-1574. ACM.</w:t>
      </w:r>
    </w:p>
    <w:p w14:paraId="1E57707C" w14:textId="77777777" w:rsidR="0005477E" w:rsidRPr="0005477E" w:rsidRDefault="0005477E" w:rsidP="0005477E">
      <w:pPr>
        <w:pStyle w:val="EndNoteBibliography"/>
        <w:rPr>
          <w:noProof/>
        </w:rPr>
      </w:pPr>
      <w:r w:rsidRPr="0005477E">
        <w:rPr>
          <w:noProof/>
        </w:rPr>
        <w:t>Nadeau, Claude</w:t>
      </w:r>
    </w:p>
    <w:p w14:paraId="06F0C13B" w14:textId="77777777" w:rsidR="0005477E" w:rsidRPr="0005477E" w:rsidRDefault="0005477E" w:rsidP="0005477E">
      <w:pPr>
        <w:pStyle w:val="EndNoteBibliography"/>
        <w:ind w:left="720" w:hanging="720"/>
        <w:rPr>
          <w:noProof/>
        </w:rPr>
      </w:pPr>
      <w:r w:rsidRPr="0005477E">
        <w:rPr>
          <w:noProof/>
        </w:rPr>
        <w:tab/>
        <w:t>2003</w:t>
      </w:r>
      <w:r w:rsidRPr="0005477E">
        <w:rPr>
          <w:noProof/>
        </w:rPr>
        <w:tab/>
        <w:t>Machine Learning 52(3):239-281.</w:t>
      </w:r>
    </w:p>
    <w:p w14:paraId="5248E6BE" w14:textId="77777777" w:rsidR="0005477E" w:rsidRPr="0005477E" w:rsidRDefault="0005477E" w:rsidP="0005477E">
      <w:pPr>
        <w:pStyle w:val="EndNoteBibliography"/>
        <w:rPr>
          <w:noProof/>
        </w:rPr>
      </w:pPr>
      <w:r w:rsidRPr="0005477E">
        <w:rPr>
          <w:noProof/>
        </w:rPr>
        <w:t>Radford, Alec, et al.</w:t>
      </w:r>
    </w:p>
    <w:p w14:paraId="22EE69E1" w14:textId="77777777" w:rsidR="0005477E" w:rsidRPr="0005477E" w:rsidRDefault="0005477E" w:rsidP="0005477E">
      <w:pPr>
        <w:pStyle w:val="EndNoteBibliography"/>
        <w:ind w:left="720" w:hanging="720"/>
        <w:rPr>
          <w:noProof/>
        </w:rPr>
      </w:pPr>
      <w:r w:rsidRPr="0005477E">
        <w:rPr>
          <w:noProof/>
        </w:rPr>
        <w:tab/>
        <w:t>2023</w:t>
      </w:r>
      <w:r w:rsidRPr="0005477E">
        <w:rPr>
          <w:noProof/>
        </w:rPr>
        <w:tab/>
        <w:t xml:space="preserve">Robust speech recognition via large-scale weak supervision. </w:t>
      </w:r>
      <w:r w:rsidRPr="0005477E">
        <w:rPr>
          <w:i/>
          <w:noProof/>
        </w:rPr>
        <w:t>In</w:t>
      </w:r>
      <w:r w:rsidRPr="0005477E">
        <w:rPr>
          <w:noProof/>
        </w:rPr>
        <w:t xml:space="preserve"> Proceedings of the 40th International Conference on Machine Learning. Pp. Article 1182, Vol. 202. Honolulu, Hawaii, USA: JMLR.org.</w:t>
      </w:r>
    </w:p>
    <w:p w14:paraId="31745878" w14:textId="77777777" w:rsidR="0005477E" w:rsidRPr="0005477E" w:rsidRDefault="0005477E" w:rsidP="0005477E">
      <w:pPr>
        <w:pStyle w:val="EndNoteBibliography"/>
        <w:rPr>
          <w:noProof/>
        </w:rPr>
      </w:pPr>
      <w:r w:rsidRPr="0005477E">
        <w:rPr>
          <w:noProof/>
        </w:rPr>
        <w:t>Ritchie, Stuart J, et al.</w:t>
      </w:r>
    </w:p>
    <w:p w14:paraId="66C4D516" w14:textId="77777777" w:rsidR="0005477E" w:rsidRPr="0005477E" w:rsidRDefault="0005477E" w:rsidP="0005477E">
      <w:pPr>
        <w:pStyle w:val="EndNoteBibliography"/>
        <w:ind w:left="720" w:hanging="720"/>
        <w:rPr>
          <w:noProof/>
        </w:rPr>
      </w:pPr>
      <w:r w:rsidRPr="0005477E">
        <w:rPr>
          <w:noProof/>
        </w:rPr>
        <w:tab/>
        <w:t>2018</w:t>
      </w:r>
      <w:r w:rsidRPr="0005477E">
        <w:rPr>
          <w:noProof/>
        </w:rPr>
        <w:tab/>
        <w:t>Sex Differences in the Adult Human Brain: Evidence from 5216 UK Biobank Participants. Cerebral Cortex 28(8):2959-2975.</w:t>
      </w:r>
    </w:p>
    <w:p w14:paraId="43FDD7E9" w14:textId="77777777" w:rsidR="0005477E" w:rsidRPr="0005477E" w:rsidRDefault="0005477E" w:rsidP="0005477E">
      <w:pPr>
        <w:pStyle w:val="EndNoteBibliography"/>
        <w:rPr>
          <w:noProof/>
        </w:rPr>
      </w:pPr>
      <w:r w:rsidRPr="0005477E">
        <w:rPr>
          <w:noProof/>
        </w:rPr>
        <w:t>Schaefer, Alexander, et al.</w:t>
      </w:r>
    </w:p>
    <w:p w14:paraId="207D9835" w14:textId="77777777" w:rsidR="0005477E" w:rsidRPr="0005477E" w:rsidRDefault="0005477E" w:rsidP="0005477E">
      <w:pPr>
        <w:pStyle w:val="EndNoteBibliography"/>
        <w:ind w:left="720" w:hanging="720"/>
        <w:rPr>
          <w:noProof/>
        </w:rPr>
      </w:pPr>
      <w:r w:rsidRPr="0005477E">
        <w:rPr>
          <w:noProof/>
        </w:rPr>
        <w:tab/>
        <w:t>2018</w:t>
      </w:r>
      <w:r w:rsidRPr="0005477E">
        <w:rPr>
          <w:noProof/>
        </w:rPr>
        <w:tab/>
        <w:t>Local-Global Parcellation of the Human Cerebral Cortex from Intrinsic Functional Connectivity MRI. Cerebral Cortex 28(9):3095-3114.</w:t>
      </w:r>
    </w:p>
    <w:p w14:paraId="26AC59E8" w14:textId="77777777" w:rsidR="0005477E" w:rsidRPr="0005477E" w:rsidRDefault="0005477E" w:rsidP="0005477E">
      <w:pPr>
        <w:pStyle w:val="EndNoteBibliography"/>
        <w:rPr>
          <w:noProof/>
        </w:rPr>
      </w:pPr>
      <w:r w:rsidRPr="0005477E">
        <w:rPr>
          <w:noProof/>
        </w:rPr>
        <w:t>Sonkusare, S., M. Breakspear, and C. Guo</w:t>
      </w:r>
    </w:p>
    <w:p w14:paraId="0E742277" w14:textId="77777777" w:rsidR="0005477E" w:rsidRPr="0005477E" w:rsidRDefault="0005477E" w:rsidP="0005477E">
      <w:pPr>
        <w:pStyle w:val="EndNoteBibliography"/>
        <w:ind w:left="720" w:hanging="720"/>
        <w:rPr>
          <w:noProof/>
        </w:rPr>
      </w:pPr>
      <w:r w:rsidRPr="0005477E">
        <w:rPr>
          <w:noProof/>
        </w:rPr>
        <w:tab/>
        <w:t>2019</w:t>
      </w:r>
      <w:r w:rsidRPr="0005477E">
        <w:rPr>
          <w:noProof/>
        </w:rPr>
        <w:tab/>
        <w:t>Naturalistic Stimuli in Neuroscience: Critically Acclaimed. Trends Cogn Sci 23(8):699-714.</w:t>
      </w:r>
    </w:p>
    <w:p w14:paraId="70453C1B" w14:textId="77777777" w:rsidR="0005477E" w:rsidRPr="0005477E" w:rsidRDefault="0005477E" w:rsidP="0005477E">
      <w:pPr>
        <w:pStyle w:val="EndNoteBibliography"/>
        <w:rPr>
          <w:noProof/>
        </w:rPr>
      </w:pPr>
      <w:r w:rsidRPr="0005477E">
        <w:rPr>
          <w:noProof/>
        </w:rPr>
        <w:t>Thimm, M., et al.</w:t>
      </w:r>
    </w:p>
    <w:p w14:paraId="65D1B0DD" w14:textId="77777777" w:rsidR="0005477E" w:rsidRPr="0005477E" w:rsidRDefault="0005477E" w:rsidP="0005477E">
      <w:pPr>
        <w:pStyle w:val="EndNoteBibliography"/>
        <w:ind w:left="720" w:hanging="720"/>
        <w:rPr>
          <w:noProof/>
        </w:rPr>
      </w:pPr>
      <w:r w:rsidRPr="0005477E">
        <w:rPr>
          <w:noProof/>
        </w:rPr>
        <w:tab/>
        <w:t>2014</w:t>
      </w:r>
      <w:r w:rsidRPr="0005477E">
        <w:rPr>
          <w:noProof/>
        </w:rPr>
        <w:tab/>
        <w:t>Menstrual cycle effects on selective attention and its underlying cortical networks. Neuroscience 258:307-17.</w:t>
      </w:r>
    </w:p>
    <w:p w14:paraId="637A67FF" w14:textId="77777777" w:rsidR="0005477E" w:rsidRPr="0005477E" w:rsidRDefault="0005477E" w:rsidP="0005477E">
      <w:pPr>
        <w:pStyle w:val="EndNoteBibliography"/>
        <w:rPr>
          <w:noProof/>
        </w:rPr>
      </w:pPr>
      <w:r w:rsidRPr="0005477E">
        <w:rPr>
          <w:noProof/>
        </w:rPr>
        <w:t>Vanderwal, T., J. Eilbott, and F. X. Castellanos</w:t>
      </w:r>
    </w:p>
    <w:p w14:paraId="63994456" w14:textId="77777777" w:rsidR="0005477E" w:rsidRPr="0005477E" w:rsidRDefault="0005477E" w:rsidP="0005477E">
      <w:pPr>
        <w:pStyle w:val="EndNoteBibliography"/>
        <w:ind w:left="720" w:hanging="720"/>
        <w:rPr>
          <w:noProof/>
        </w:rPr>
      </w:pPr>
      <w:r w:rsidRPr="0005477E">
        <w:rPr>
          <w:noProof/>
        </w:rPr>
        <w:tab/>
        <w:t>2019</w:t>
      </w:r>
      <w:r w:rsidRPr="0005477E">
        <w:rPr>
          <w:noProof/>
        </w:rPr>
        <w:tab/>
        <w:t>Movies in the magnet: Naturalistic paradigms in developmental functional neuroimaging. Dev Cogn Neurosci 36:100600.</w:t>
      </w:r>
    </w:p>
    <w:p w14:paraId="5CB43C48" w14:textId="77777777" w:rsidR="0005477E" w:rsidRPr="0005477E" w:rsidRDefault="0005477E" w:rsidP="0005477E">
      <w:pPr>
        <w:pStyle w:val="EndNoteBibliography"/>
        <w:rPr>
          <w:noProof/>
        </w:rPr>
      </w:pPr>
      <w:r w:rsidRPr="0005477E">
        <w:rPr>
          <w:noProof/>
        </w:rPr>
        <w:t>Vanderwal, T., et al.</w:t>
      </w:r>
    </w:p>
    <w:p w14:paraId="56533CB8" w14:textId="77777777" w:rsidR="0005477E" w:rsidRPr="0005477E" w:rsidRDefault="0005477E" w:rsidP="0005477E">
      <w:pPr>
        <w:pStyle w:val="EndNoteBibliography"/>
        <w:ind w:left="720" w:hanging="720"/>
        <w:rPr>
          <w:noProof/>
        </w:rPr>
      </w:pPr>
      <w:r w:rsidRPr="0005477E">
        <w:rPr>
          <w:noProof/>
        </w:rPr>
        <w:tab/>
        <w:t>2017</w:t>
      </w:r>
      <w:r w:rsidRPr="0005477E">
        <w:rPr>
          <w:noProof/>
        </w:rPr>
        <w:tab/>
        <w:t>Individual differences in functional connectivity during naturalistic viewing conditions. Neuroimage 157:521-530.</w:t>
      </w:r>
    </w:p>
    <w:p w14:paraId="7975ACDF" w14:textId="77777777" w:rsidR="0005477E" w:rsidRPr="0005477E" w:rsidRDefault="0005477E" w:rsidP="0005477E">
      <w:pPr>
        <w:pStyle w:val="EndNoteBibliography"/>
        <w:rPr>
          <w:noProof/>
        </w:rPr>
      </w:pPr>
      <w:r w:rsidRPr="0005477E">
        <w:rPr>
          <w:noProof/>
        </w:rPr>
        <w:t>Weis, Susanne, et al.</w:t>
      </w:r>
    </w:p>
    <w:p w14:paraId="333F8968" w14:textId="77777777" w:rsidR="0005477E" w:rsidRPr="0005477E" w:rsidRDefault="0005477E" w:rsidP="0005477E">
      <w:pPr>
        <w:pStyle w:val="EndNoteBibliography"/>
        <w:ind w:left="720" w:hanging="720"/>
        <w:rPr>
          <w:noProof/>
        </w:rPr>
      </w:pPr>
      <w:r w:rsidRPr="0005477E">
        <w:rPr>
          <w:noProof/>
        </w:rPr>
        <w:tab/>
        <w:t>2011</w:t>
      </w:r>
      <w:r w:rsidRPr="0005477E">
        <w:rPr>
          <w:noProof/>
        </w:rPr>
        <w:tab/>
        <w:t>Dynamic changes in functional cerebral connectivity of spatial cognition during the menstrual cycle. Human Brain Mapping 32(10):1544-1556.</w:t>
      </w:r>
    </w:p>
    <w:p w14:paraId="075C9C0F" w14:textId="77777777" w:rsidR="0005477E" w:rsidRPr="0005477E" w:rsidRDefault="0005477E" w:rsidP="0005477E">
      <w:pPr>
        <w:pStyle w:val="EndNoteBibliography"/>
        <w:rPr>
          <w:noProof/>
        </w:rPr>
      </w:pPr>
      <w:r w:rsidRPr="0005477E">
        <w:rPr>
          <w:noProof/>
        </w:rPr>
        <w:t>Weis, Susanne, et al.</w:t>
      </w:r>
    </w:p>
    <w:p w14:paraId="350D5D82" w14:textId="77777777" w:rsidR="0005477E" w:rsidRPr="0005477E" w:rsidRDefault="0005477E" w:rsidP="0005477E">
      <w:pPr>
        <w:pStyle w:val="EndNoteBibliography"/>
        <w:ind w:left="720" w:hanging="720"/>
        <w:rPr>
          <w:noProof/>
        </w:rPr>
      </w:pPr>
      <w:r w:rsidRPr="0005477E">
        <w:rPr>
          <w:noProof/>
        </w:rPr>
        <w:tab/>
        <w:t>2008</w:t>
      </w:r>
      <w:r w:rsidRPr="0005477E">
        <w:rPr>
          <w:noProof/>
        </w:rPr>
        <w:tab/>
        <w:t>Estradiol Modulates Functional Brain Organization during the Menstrual Cycle: An Analysis of Interhemispheric Inhibition. The Journal of Neuroscience 28(50):13401-13410.</w:t>
      </w:r>
    </w:p>
    <w:p w14:paraId="29B8CDAE" w14:textId="77777777" w:rsidR="0005477E" w:rsidRPr="0005477E" w:rsidRDefault="0005477E" w:rsidP="0005477E">
      <w:pPr>
        <w:pStyle w:val="EndNoteBibliography"/>
        <w:rPr>
          <w:noProof/>
        </w:rPr>
      </w:pPr>
      <w:r w:rsidRPr="0005477E">
        <w:rPr>
          <w:noProof/>
        </w:rPr>
        <w:t>Weis, Susanne, et al.</w:t>
      </w:r>
    </w:p>
    <w:p w14:paraId="367EC189" w14:textId="77777777" w:rsidR="0005477E" w:rsidRPr="0005477E" w:rsidRDefault="0005477E" w:rsidP="0005477E">
      <w:pPr>
        <w:pStyle w:val="EndNoteBibliography"/>
        <w:ind w:left="720" w:hanging="720"/>
        <w:rPr>
          <w:noProof/>
        </w:rPr>
      </w:pPr>
      <w:r w:rsidRPr="0005477E">
        <w:rPr>
          <w:noProof/>
        </w:rPr>
        <w:tab/>
        <w:t>2020</w:t>
      </w:r>
      <w:r w:rsidRPr="0005477E">
        <w:rPr>
          <w:noProof/>
        </w:rPr>
        <w:tab/>
        <w:t>Sex Classification by Resting State Brain Connectivity. Cerebral Cortex 30(2):824-835.</w:t>
      </w:r>
    </w:p>
    <w:p w14:paraId="4490BC2B" w14:textId="77777777" w:rsidR="0005477E" w:rsidRPr="0005477E" w:rsidRDefault="0005477E" w:rsidP="0005477E">
      <w:pPr>
        <w:pStyle w:val="EndNoteBibliography"/>
        <w:rPr>
          <w:noProof/>
        </w:rPr>
      </w:pPr>
      <w:r w:rsidRPr="0005477E">
        <w:rPr>
          <w:noProof/>
        </w:rPr>
        <w:t>Westermann, R., Spies, K., Stahl, G., &amp; Hesse, F. W.</w:t>
      </w:r>
    </w:p>
    <w:p w14:paraId="616666EB" w14:textId="77777777" w:rsidR="0005477E" w:rsidRPr="0005477E" w:rsidRDefault="0005477E" w:rsidP="0005477E">
      <w:pPr>
        <w:pStyle w:val="EndNoteBibliography"/>
        <w:ind w:left="720" w:hanging="720"/>
        <w:rPr>
          <w:noProof/>
        </w:rPr>
      </w:pPr>
      <w:r w:rsidRPr="0005477E">
        <w:rPr>
          <w:noProof/>
        </w:rPr>
        <w:tab/>
        <w:t>1996</w:t>
      </w:r>
      <w:r w:rsidRPr="0005477E">
        <w:rPr>
          <w:noProof/>
        </w:rPr>
        <w:tab/>
        <w:t>Relative effectiveness and validity of mood induction procedures: a meta- analysis RAINER. Eur. J. Soc. Psychol. 26:557–580.</w:t>
      </w:r>
    </w:p>
    <w:p w14:paraId="4E37A496" w14:textId="77777777" w:rsidR="0005477E" w:rsidRPr="0005477E" w:rsidRDefault="0005477E" w:rsidP="0005477E">
      <w:pPr>
        <w:pStyle w:val="EndNoteBibliography"/>
        <w:rPr>
          <w:noProof/>
        </w:rPr>
      </w:pPr>
      <w:r w:rsidRPr="0005477E">
        <w:rPr>
          <w:noProof/>
        </w:rPr>
        <w:t>Wiersch, Lisa, et al.</w:t>
      </w:r>
    </w:p>
    <w:p w14:paraId="0F3935E8" w14:textId="77777777" w:rsidR="0005477E" w:rsidRPr="0005477E" w:rsidRDefault="0005477E" w:rsidP="0005477E">
      <w:pPr>
        <w:pStyle w:val="EndNoteBibliography"/>
        <w:ind w:left="720" w:hanging="720"/>
        <w:rPr>
          <w:noProof/>
        </w:rPr>
      </w:pPr>
      <w:r w:rsidRPr="0005477E">
        <w:rPr>
          <w:noProof/>
        </w:rPr>
        <w:lastRenderedPageBreak/>
        <w:tab/>
        <w:t>2024</w:t>
      </w:r>
      <w:r w:rsidRPr="0005477E">
        <w:rPr>
          <w:noProof/>
        </w:rPr>
        <w:tab/>
        <w:t>Sex classification from functional brain connectivity: Generalization to multiple datasets. Human Brain Mapping 45(6).</w:t>
      </w:r>
    </w:p>
    <w:p w14:paraId="44B5BE46" w14:textId="77777777" w:rsidR="0005477E" w:rsidRPr="0005477E" w:rsidRDefault="0005477E" w:rsidP="0005477E">
      <w:pPr>
        <w:pStyle w:val="EndNoteBibliography"/>
        <w:rPr>
          <w:noProof/>
        </w:rPr>
      </w:pPr>
      <w:r w:rsidRPr="0005477E">
        <w:rPr>
          <w:noProof/>
        </w:rPr>
        <w:t>Wiersch, Lisa, et al.</w:t>
      </w:r>
    </w:p>
    <w:p w14:paraId="10888952" w14:textId="77777777" w:rsidR="0005477E" w:rsidRPr="0005477E" w:rsidRDefault="0005477E" w:rsidP="0005477E">
      <w:pPr>
        <w:pStyle w:val="EndNoteBibliography"/>
        <w:ind w:left="720" w:hanging="720"/>
        <w:rPr>
          <w:noProof/>
        </w:rPr>
      </w:pPr>
      <w:r w:rsidRPr="0005477E">
        <w:rPr>
          <w:noProof/>
        </w:rPr>
        <w:tab/>
        <w:t>2023</w:t>
      </w:r>
      <w:r w:rsidRPr="0005477E">
        <w:rPr>
          <w:noProof/>
        </w:rPr>
        <w:tab/>
        <w:t>Accurate sex prediction of cisgender and transgender individuals without brain size bias. Scientific Reports 13(1).</w:t>
      </w:r>
    </w:p>
    <w:p w14:paraId="2B5316DF" w14:textId="77777777" w:rsidR="0005477E" w:rsidRPr="0005477E" w:rsidRDefault="0005477E" w:rsidP="0005477E">
      <w:pPr>
        <w:pStyle w:val="EndNoteBibliography"/>
        <w:rPr>
          <w:noProof/>
        </w:rPr>
      </w:pPr>
      <w:r w:rsidRPr="0005477E">
        <w:rPr>
          <w:noProof/>
        </w:rPr>
        <w:t>Zhang, C., et al.</w:t>
      </w:r>
    </w:p>
    <w:p w14:paraId="1D9D01BC" w14:textId="77777777" w:rsidR="0005477E" w:rsidRPr="0005477E" w:rsidRDefault="0005477E" w:rsidP="0005477E">
      <w:pPr>
        <w:pStyle w:val="EndNoteBibliography"/>
        <w:ind w:left="720" w:hanging="720"/>
        <w:rPr>
          <w:noProof/>
        </w:rPr>
      </w:pPr>
      <w:r w:rsidRPr="0005477E">
        <w:rPr>
          <w:noProof/>
        </w:rPr>
        <w:tab/>
        <w:t>2018</w:t>
      </w:r>
      <w:r w:rsidRPr="0005477E">
        <w:rPr>
          <w:noProof/>
        </w:rPr>
        <w:tab/>
        <w:t>Functional connectivity predicts gender: Evidence for gender differences in resting brain connectivity. Hum Brain Mapp 39(4):1765-1776.</w:t>
      </w:r>
    </w:p>
    <w:p w14:paraId="350C3C35" w14:textId="2DA13C8F" w:rsidR="00280B6E" w:rsidRDefault="00280B6E" w:rsidP="009B778F">
      <w:pPr>
        <w:pStyle w:val="EndNoteBibliography"/>
        <w:ind w:left="720" w:hanging="720"/>
        <w:rPr>
          <w:rFonts w:ascii="Times New Roman" w:hAnsi="Times New Roman" w:cs="Times New Roman"/>
          <w:b w:val="0"/>
          <w:szCs w:val="22"/>
          <w:lang w:val="en-GB"/>
        </w:rPr>
      </w:pPr>
      <w:r w:rsidRPr="00701669">
        <w:rPr>
          <w:rFonts w:ascii="Times New Roman" w:hAnsi="Times New Roman" w:cs="Times New Roman"/>
          <w:b w:val="0"/>
          <w:szCs w:val="22"/>
          <w:lang w:val="en-GB"/>
        </w:rPr>
        <w:fldChar w:fldCharType="end"/>
      </w:r>
    </w:p>
    <w:p w14:paraId="753FA9E8" w14:textId="77777777" w:rsidR="00775067" w:rsidRDefault="00775067" w:rsidP="009B778F">
      <w:pPr>
        <w:pStyle w:val="EndNoteBibliography"/>
        <w:ind w:left="720" w:hanging="720"/>
        <w:rPr>
          <w:rFonts w:ascii="Times New Roman" w:hAnsi="Times New Roman" w:cs="Times New Roman"/>
          <w:b w:val="0"/>
          <w:szCs w:val="22"/>
          <w:lang w:val="en-GB"/>
        </w:rPr>
      </w:pPr>
    </w:p>
    <w:p w14:paraId="2E813B4C" w14:textId="150BC9F3" w:rsidR="00494B72" w:rsidRPr="009B778F" w:rsidRDefault="00293B54" w:rsidP="009B778F">
      <w:pPr>
        <w:spacing w:line="240" w:lineRule="auto"/>
        <w:rPr>
          <w:rFonts w:ascii="Times New Roman" w:hAnsi="Times New Roman"/>
          <w:b w:val="0"/>
          <w:szCs w:val="22"/>
          <w:lang w:val="en-GB"/>
        </w:rPr>
      </w:pPr>
      <w:r w:rsidRPr="00701669">
        <w:rPr>
          <w:rFonts w:ascii="Times New Roman" w:hAnsi="Times New Roman"/>
          <w:b w:val="0"/>
          <w:szCs w:val="22"/>
          <w:lang w:val="en-GB"/>
        </w:rPr>
        <w:fldChar w:fldCharType="end"/>
      </w:r>
      <w:bookmarkEnd w:id="0"/>
      <w:bookmarkEnd w:id="1"/>
      <w:bookmarkEnd w:id="2"/>
      <w:bookmarkEnd w:id="3"/>
      <w:bookmarkEnd w:id="4"/>
    </w:p>
    <w:sectPr w:rsidR="00494B72" w:rsidRPr="009B778F" w:rsidSect="00FA6BAD">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A27772" w14:textId="77777777" w:rsidR="008B480B" w:rsidRDefault="008B480B" w:rsidP="001A78E5">
      <w:r>
        <w:separator/>
      </w:r>
    </w:p>
  </w:endnote>
  <w:endnote w:type="continuationSeparator" w:id="0">
    <w:p w14:paraId="72EEC4DE" w14:textId="77777777" w:rsidR="008B480B" w:rsidRDefault="008B480B"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44F2D" w14:textId="77777777" w:rsidR="008B480B" w:rsidRDefault="008B480B" w:rsidP="001A78E5">
      <w:r>
        <w:separator/>
      </w:r>
    </w:p>
  </w:footnote>
  <w:footnote w:type="continuationSeparator" w:id="0">
    <w:p w14:paraId="00581143" w14:textId="77777777" w:rsidR="008B480B" w:rsidRDefault="008B480B" w:rsidP="001A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8"/>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A Style Guid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29&lt;/item&gt;&lt;item&gt;40&lt;/item&gt;&lt;item&gt;86&lt;/item&gt;&lt;item&gt;141&lt;/item&gt;&lt;item&gt;177&lt;/item&gt;&lt;item&gt;207&lt;/item&gt;&lt;item&gt;208&lt;/item&gt;&lt;item&gt;216&lt;/item&gt;&lt;item&gt;223&lt;/item&gt;&lt;item&gt;227&lt;/item&gt;&lt;item&gt;230&lt;/item&gt;&lt;item&gt;231&lt;/item&gt;&lt;item&gt;235&lt;/item&gt;&lt;item&gt;237&lt;/item&gt;&lt;item&gt;239&lt;/item&gt;&lt;item&gt;240&lt;/item&gt;&lt;item&gt;241&lt;/item&gt;&lt;item&gt;272&lt;/item&gt;&lt;item&gt;274&lt;/item&gt;&lt;item&gt;281&lt;/item&gt;&lt;item&gt;290&lt;/item&gt;&lt;item&gt;292&lt;/item&gt;&lt;item&gt;295&lt;/item&gt;&lt;item&gt;364&lt;/item&gt;&lt;item&gt;371&lt;/item&gt;&lt;item&gt;374&lt;/item&gt;&lt;item&gt;402&lt;/item&gt;&lt;item&gt;409&lt;/item&gt;&lt;item&gt;411&lt;/item&gt;&lt;item&gt;412&lt;/item&gt;&lt;item&gt;415&lt;/item&gt;&lt;item&gt;417&lt;/item&gt;&lt;item&gt;419&lt;/item&gt;&lt;item&gt;420&lt;/item&gt;&lt;item&gt;423&lt;/item&gt;&lt;item&gt;424&lt;/item&gt;&lt;item&gt;430&lt;/item&gt;&lt;item&gt;431&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2F8E"/>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77E"/>
    <w:rsid w:val="00054A8C"/>
    <w:rsid w:val="000550B6"/>
    <w:rsid w:val="00057425"/>
    <w:rsid w:val="00057F27"/>
    <w:rsid w:val="0006316A"/>
    <w:rsid w:val="000654DD"/>
    <w:rsid w:val="00066114"/>
    <w:rsid w:val="00070D98"/>
    <w:rsid w:val="0007242E"/>
    <w:rsid w:val="00072EEB"/>
    <w:rsid w:val="00073339"/>
    <w:rsid w:val="000755FC"/>
    <w:rsid w:val="000756B7"/>
    <w:rsid w:val="00076D1A"/>
    <w:rsid w:val="00076F1E"/>
    <w:rsid w:val="00081205"/>
    <w:rsid w:val="00081D62"/>
    <w:rsid w:val="00084267"/>
    <w:rsid w:val="0008439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0F6B9D"/>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C7A89"/>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0606A"/>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885"/>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3EF5"/>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01C1"/>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A25"/>
    <w:rsid w:val="006A4C22"/>
    <w:rsid w:val="006A504A"/>
    <w:rsid w:val="006A5B2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02F"/>
    <w:rsid w:val="0070645B"/>
    <w:rsid w:val="00707258"/>
    <w:rsid w:val="00707719"/>
    <w:rsid w:val="00711434"/>
    <w:rsid w:val="0071266B"/>
    <w:rsid w:val="007151FB"/>
    <w:rsid w:val="0071560B"/>
    <w:rsid w:val="0071566D"/>
    <w:rsid w:val="0071611D"/>
    <w:rsid w:val="00717E4C"/>
    <w:rsid w:val="0072111E"/>
    <w:rsid w:val="007223B6"/>
    <w:rsid w:val="00722671"/>
    <w:rsid w:val="0072302F"/>
    <w:rsid w:val="0072393D"/>
    <w:rsid w:val="00723E80"/>
    <w:rsid w:val="00725704"/>
    <w:rsid w:val="00725821"/>
    <w:rsid w:val="007266D1"/>
    <w:rsid w:val="00731D96"/>
    <w:rsid w:val="00733291"/>
    <w:rsid w:val="00735EC2"/>
    <w:rsid w:val="0073741A"/>
    <w:rsid w:val="00740B40"/>
    <w:rsid w:val="0074155A"/>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506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2E32"/>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42E"/>
    <w:rsid w:val="00821912"/>
    <w:rsid w:val="008231E3"/>
    <w:rsid w:val="0082541E"/>
    <w:rsid w:val="00826C97"/>
    <w:rsid w:val="00827412"/>
    <w:rsid w:val="00830955"/>
    <w:rsid w:val="008325B3"/>
    <w:rsid w:val="008362DD"/>
    <w:rsid w:val="00837F3F"/>
    <w:rsid w:val="00842F3C"/>
    <w:rsid w:val="0084393F"/>
    <w:rsid w:val="00844EFD"/>
    <w:rsid w:val="00846569"/>
    <w:rsid w:val="0084657A"/>
    <w:rsid w:val="00846698"/>
    <w:rsid w:val="00850356"/>
    <w:rsid w:val="00850E53"/>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480B"/>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941"/>
    <w:rsid w:val="008E2168"/>
    <w:rsid w:val="008E325C"/>
    <w:rsid w:val="008E37EC"/>
    <w:rsid w:val="008E3927"/>
    <w:rsid w:val="008E55AE"/>
    <w:rsid w:val="008E5C8B"/>
    <w:rsid w:val="008E5E58"/>
    <w:rsid w:val="008E743D"/>
    <w:rsid w:val="008F215C"/>
    <w:rsid w:val="008F2FA7"/>
    <w:rsid w:val="008F32B3"/>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3332"/>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02F"/>
    <w:rsid w:val="00AF26C4"/>
    <w:rsid w:val="00AF33D0"/>
    <w:rsid w:val="00AF411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46A"/>
    <w:rsid w:val="00B255E0"/>
    <w:rsid w:val="00B31983"/>
    <w:rsid w:val="00B34EDD"/>
    <w:rsid w:val="00B35027"/>
    <w:rsid w:val="00B35327"/>
    <w:rsid w:val="00B36A60"/>
    <w:rsid w:val="00B438EE"/>
    <w:rsid w:val="00B4488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8DA"/>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3F8"/>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260"/>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17C8"/>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2488"/>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01EF"/>
    <w:rsid w:val="00E83A19"/>
    <w:rsid w:val="00E85EFA"/>
    <w:rsid w:val="00E85F07"/>
    <w:rsid w:val="00E90DCD"/>
    <w:rsid w:val="00E90E9C"/>
    <w:rsid w:val="00E9134C"/>
    <w:rsid w:val="00E92487"/>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361"/>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28A"/>
    <w:rsid w:val="00F15C12"/>
    <w:rsid w:val="00F20B13"/>
    <w:rsid w:val="00F2419A"/>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4A04"/>
    <w:rsid w:val="00F4502F"/>
    <w:rsid w:val="00F508C3"/>
    <w:rsid w:val="00F50A75"/>
    <w:rsid w:val="00F53A1A"/>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10378</Words>
  <Characters>59161</Characters>
  <Application>Microsoft Office Word</Application>
  <DocSecurity>0</DocSecurity>
  <Lines>493</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6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7</cp:revision>
  <cp:lastPrinted>2025-09-22T09:41:00Z</cp:lastPrinted>
  <dcterms:created xsi:type="dcterms:W3CDTF">2025-09-22T09:29:00Z</dcterms:created>
  <dcterms:modified xsi:type="dcterms:W3CDTF">2025-09-22T09:43:00Z</dcterms:modified>
</cp:coreProperties>
</file>